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54DD2B" w14:textId="77777777" w:rsidR="005527CB" w:rsidRDefault="005527CB" w:rsidP="005527CB">
      <w:pPr>
        <w:spacing w:line="480" w:lineRule="auto"/>
        <w:rPr>
          <w:b/>
          <w:bCs/>
          <w:u w:val="single"/>
        </w:rPr>
      </w:pPr>
      <w:commentRangeStart w:id="0"/>
      <w:r>
        <w:rPr>
          <w:b/>
          <w:bCs/>
          <w:u w:val="single"/>
        </w:rPr>
        <w:t>Abstract</w:t>
      </w:r>
      <w:commentRangeEnd w:id="0"/>
      <w:r>
        <w:rPr>
          <w:rStyle w:val="CommentReference"/>
        </w:rPr>
        <w:commentReference w:id="0"/>
      </w:r>
    </w:p>
    <w:p w14:paraId="7F20F82E" w14:textId="10FEFBC8" w:rsidR="005527CB" w:rsidRDefault="005527CB" w:rsidP="00F422B9">
      <w:pPr>
        <w:spacing w:line="480" w:lineRule="auto"/>
        <w:jc w:val="both"/>
      </w:pPr>
      <w:r>
        <w:t>Practice is widely recognized as an indispensable component of motor skill acquisition. However, it is unknown how consistent repeated movement patterns must be to engage a ‘use-dependent’ learning mechanism. We tackled this question by testing two competing computational frameworks of use-dependent learning</w:t>
      </w:r>
      <w:r w:rsidR="00F422B9">
        <w:t xml:space="preserve"> and comparing them to human walking data</w:t>
      </w:r>
      <w:r>
        <w:t xml:space="preserve">. </w:t>
      </w:r>
      <w:r w:rsidR="00F422B9">
        <w:t xml:space="preserve">Eighteen healthy, young male and female participants </w:t>
      </w:r>
      <w:r w:rsidR="00F422B9" w:rsidRPr="00F422B9">
        <w:t>completed 3 conditions</w:t>
      </w:r>
      <w:r w:rsidR="00F422B9">
        <w:t xml:space="preserve">, each </w:t>
      </w:r>
      <w:r w:rsidR="00F422B9" w:rsidRPr="00F422B9">
        <w:t>with a Baseline, Learning and Washout phase.</w:t>
      </w:r>
      <w:r w:rsidR="00F422B9">
        <w:t xml:space="preserve"> </w:t>
      </w:r>
      <w:r w:rsidR="00F422B9" w:rsidRPr="00F422B9">
        <w:t xml:space="preserve">During the Learning phase of each condition, </w:t>
      </w:r>
      <w:r w:rsidR="00F422B9">
        <w:t xml:space="preserve">visual </w:t>
      </w:r>
      <w:r w:rsidR="00F422B9" w:rsidRPr="00F422B9">
        <w:t>step length targets were sampled from different distributions with the same mean, but different levels of variability</w:t>
      </w:r>
      <w:r w:rsidR="00F422B9">
        <w:t xml:space="preserve">. </w:t>
      </w:r>
      <w:r w:rsidR="00F422B9" w:rsidRPr="00F422B9">
        <w:t>During the Washout phase participants were asked to ‘walk normally’ which allowed us to probe any use-dependent bias</w:t>
      </w:r>
      <w:r w:rsidR="00F422B9">
        <w:t>. We found that the Initial</w:t>
      </w:r>
      <w:r>
        <w:t xml:space="preserve"> Bias decreased as a function of practice variability</w:t>
      </w:r>
      <w:r w:rsidR="007F4927">
        <w:t xml:space="preserve">. Objective </w:t>
      </w:r>
      <w:r>
        <w:t xml:space="preserve">AIC scores also marginally favored the AB model over the SU model. However, although the AB model captured the effect of movement variability on the Initial Bias, the SU model more accurately predicted the very slow, and incomplete, return to baseline over the 750 stride Washout. </w:t>
      </w:r>
      <w:r w:rsidR="007F4927">
        <w:t xml:space="preserve">This finding motivated adjustments to the and motivate development of an alternative model, one which can capture both the sensitivity of Initial Biases to practice variability as well as the decay-resistant component of use-dependent learning </w:t>
      </w:r>
      <w:r>
        <w:t xml:space="preserve">Combined, these findings show that movement variability constrains locomotor use-dependent learning,. </w:t>
      </w:r>
    </w:p>
    <w:p w14:paraId="71EE0065" w14:textId="77777777" w:rsidR="005527CB" w:rsidRDefault="005527CB" w:rsidP="005527CB">
      <w:pPr>
        <w:spacing w:line="480" w:lineRule="auto"/>
        <w:rPr>
          <w:b/>
          <w:bCs/>
          <w:u w:val="single"/>
        </w:rPr>
      </w:pPr>
    </w:p>
    <w:p w14:paraId="0C4CD2A4" w14:textId="3DF539BE" w:rsidR="005527CB" w:rsidRDefault="005527CB" w:rsidP="005527CB">
      <w:pPr>
        <w:spacing w:line="480" w:lineRule="auto"/>
        <w:rPr>
          <w:b/>
          <w:bCs/>
          <w:u w:val="single"/>
        </w:rPr>
      </w:pPr>
      <w:r>
        <w:rPr>
          <w:b/>
          <w:bCs/>
          <w:u w:val="single"/>
        </w:rPr>
        <w:t>Significance Statement</w:t>
      </w:r>
      <w:r>
        <w:rPr>
          <w:b/>
          <w:bCs/>
          <w:u w:val="single"/>
        </w:rPr>
        <w:br w:type="page"/>
      </w:r>
    </w:p>
    <w:p w14:paraId="4A800581" w14:textId="53700A6D" w:rsidR="00DA120F" w:rsidRPr="00031559" w:rsidRDefault="00DA120F" w:rsidP="00407563">
      <w:pPr>
        <w:spacing w:line="480" w:lineRule="auto"/>
        <w:rPr>
          <w:b/>
          <w:bCs/>
          <w:u w:val="single"/>
        </w:rPr>
      </w:pPr>
      <w:r w:rsidRPr="00031559">
        <w:rPr>
          <w:b/>
          <w:bCs/>
          <w:u w:val="single"/>
        </w:rPr>
        <w:lastRenderedPageBreak/>
        <w:t>Introduction</w:t>
      </w:r>
    </w:p>
    <w:p w14:paraId="7EB01ECC" w14:textId="2292B048" w:rsidR="00DA120F" w:rsidRDefault="00DA120F" w:rsidP="00407563">
      <w:pPr>
        <w:spacing w:line="480" w:lineRule="auto"/>
      </w:pPr>
    </w:p>
    <w:p w14:paraId="3D8CBADA" w14:textId="3ABB675C"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E94B2A">
        <w:instrText xml:space="preserve"> ADDIN ZOTERO_ITEM CSL_CITATION {"citationID":"sJfrKHej","properties":{"formattedCitation":"(Classen et al., 1998; Diedrichsen et al., 2010)","plainCitation":"(Classen et al., 1998; Diedrichsen et al., 2010)","noteIndex":0},"citationItems":[{"id":"9OxhMimF/axA3Dl84","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3AA05323"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E94B2A">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9OxhMimF/axA3Dl84","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3BC9A444"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designed a set of walking experiments that </w:t>
      </w:r>
      <w:r w:rsidR="002867D9">
        <w:t xml:space="preserve">systematically </w:t>
      </w:r>
      <w:r w:rsidR="00161EF8">
        <w:t xml:space="preserve">vary </w:t>
      </w:r>
      <w:commentRangeStart w:id="1"/>
      <w:del w:id="2" w:author="Jonathan Wood" w:date="2021-04-29T09:04:00Z">
        <w:r w:rsidR="00161EF8" w:rsidDel="00DA370C">
          <w:delText xml:space="preserve">environmental </w:delText>
        </w:r>
      </w:del>
      <w:commentRangeEnd w:id="1"/>
      <w:r w:rsidR="00DA370C">
        <w:rPr>
          <w:rStyle w:val="CommentReference"/>
        </w:rPr>
        <w:commentReference w:id="1"/>
      </w:r>
      <w:ins w:id="3" w:author="Jonathan Wood" w:date="2021-04-29T09:04:00Z">
        <w:r w:rsidR="00DA370C">
          <w:t xml:space="preserve">practice </w:t>
        </w:r>
      </w:ins>
      <w:r w:rsidR="00161EF8">
        <w:t xml:space="preserve">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8768462" w:rsidR="005D6D5A" w:rsidRDefault="00D37C40" w:rsidP="00407563">
      <w:pPr>
        <w:spacing w:line="480" w:lineRule="auto"/>
        <w:rPr>
          <w:ins w:id="4" w:author="Jonathan Wood" w:date="2021-03-16T15:08:00Z"/>
        </w:rPr>
      </w:pPr>
      <w:ins w:id="5" w:author="Jonathan Wood" w:date="2021-03-16T15:08:00Z">
        <w:r>
          <w:t xml:space="preserve">This study was conducted as a registered report. First, we </w:t>
        </w:r>
      </w:ins>
      <w:ins w:id="6" w:author="Jonathan Wood" w:date="2021-03-16T15:10:00Z">
        <w:r w:rsidR="00B278C1">
          <w:t xml:space="preserve">developed </w:t>
        </w:r>
      </w:ins>
      <w:ins w:id="7" w:author="Jonathan Wood" w:date="2021-03-16T15:31:00Z">
        <w:r w:rsidR="006770BA">
          <w:t xml:space="preserve">and </w:t>
        </w:r>
      </w:ins>
      <w:ins w:id="8" w:author="Jonathan Wood" w:date="2021-03-16T15:10:00Z">
        <w:r w:rsidR="00B278C1">
          <w:t xml:space="preserve">simulated the </w:t>
        </w:r>
      </w:ins>
      <w:ins w:id="9" w:author="Jonathan Wood" w:date="2021-03-16T15:11:00Z">
        <w:r w:rsidR="00B278C1">
          <w:t>models</w:t>
        </w:r>
      </w:ins>
      <w:ins w:id="10" w:author="Jonathan Wood" w:date="2021-03-16T15:12:00Z">
        <w:r w:rsidR="00B278C1">
          <w:t xml:space="preserve"> which drove our hypotheses</w:t>
        </w:r>
      </w:ins>
      <w:ins w:id="11" w:author="Jonathan Wood" w:date="2021-04-29T09:05:00Z">
        <w:r w:rsidR="00DA370C">
          <w:t xml:space="preserve"> (Figure 2)</w:t>
        </w:r>
      </w:ins>
      <w:ins w:id="12" w:author="Jonathan Wood" w:date="2021-03-16T15:31:00Z">
        <w:r w:rsidR="006770BA">
          <w:t>. Next</w:t>
        </w:r>
      </w:ins>
      <w:ins w:id="13" w:author="Jonathan Wood" w:date="2021-03-16T15:32:00Z">
        <w:r w:rsidR="006770BA">
          <w:t xml:space="preserve">, we </w:t>
        </w:r>
      </w:ins>
      <w:ins w:id="14" w:author="Jonathan Wood" w:date="2021-03-16T15:31:00Z">
        <w:r w:rsidR="006770BA">
          <w:t>collect</w:t>
        </w:r>
      </w:ins>
      <w:ins w:id="15" w:author="Jonathan Wood" w:date="2021-03-16T15:32:00Z">
        <w:r w:rsidR="006770BA">
          <w:t>ed</w:t>
        </w:r>
      </w:ins>
      <w:ins w:id="16" w:author="Jonathan Wood" w:date="2021-03-16T15:31:00Z">
        <w:r w:rsidR="006770BA">
          <w:t xml:space="preserve"> pilot data </w:t>
        </w:r>
      </w:ins>
      <w:ins w:id="17" w:author="Jonathan Wood" w:date="2021-03-16T15:32:00Z">
        <w:r w:rsidR="006770BA">
          <w:t xml:space="preserve">and performed model recovery analysis </w:t>
        </w:r>
      </w:ins>
      <w:ins w:id="18" w:author="Jonathan Wood" w:date="2021-03-17T08:49:00Z">
        <w:r w:rsidR="00FB44B5">
          <w:t>to ensure feasibility</w:t>
        </w:r>
      </w:ins>
      <w:ins w:id="19" w:author="Jonathan Wood" w:date="2021-03-16T15:32:00Z">
        <w:r w:rsidR="006770BA">
          <w:t>. W</w:t>
        </w:r>
      </w:ins>
      <w:ins w:id="20" w:author="Jonathan Wood" w:date="2021-03-16T15:14:00Z">
        <w:r w:rsidR="00B278C1">
          <w:t>e</w:t>
        </w:r>
      </w:ins>
      <w:ins w:id="21" w:author="Jonathan Wood" w:date="2021-03-16T15:32:00Z">
        <w:r w:rsidR="006770BA">
          <w:t xml:space="preserve"> then</w:t>
        </w:r>
      </w:ins>
      <w:ins w:id="22" w:author="Jonathan Wood" w:date="2021-03-16T15:12:00Z">
        <w:r w:rsidR="00B278C1">
          <w:t xml:space="preserve"> </w:t>
        </w:r>
      </w:ins>
      <w:ins w:id="23" w:author="Jonathan Wood" w:date="2021-03-16T15:13:00Z">
        <w:r w:rsidR="00B278C1">
          <w:t xml:space="preserve">submitted the </w:t>
        </w:r>
      </w:ins>
      <w:ins w:id="24" w:author="Jonathan Wood" w:date="2021-03-16T15:14:00Z">
        <w:r w:rsidR="00B278C1">
          <w:t>registered report proposal and</w:t>
        </w:r>
      </w:ins>
      <w:r w:rsidR="005E6AD6">
        <w:t xml:space="preserve"> </w:t>
      </w:r>
      <w:ins w:id="25" w:author="Jonathan Wood" w:date="2021-03-16T15:14:00Z">
        <w:r w:rsidR="00B278C1">
          <w:t xml:space="preserve">received in-principal acceptance on </w:t>
        </w:r>
      </w:ins>
      <w:ins w:id="26" w:author="Jonathan Wood" w:date="2021-03-26T12:21:00Z">
        <w:r w:rsidR="00774B98">
          <w:t xml:space="preserve">October </w:t>
        </w:r>
      </w:ins>
      <w:ins w:id="27" w:author="Jonathan Wood" w:date="2021-03-26T12:10:00Z">
        <w:r w:rsidR="00AD66E0">
          <w:t>23</w:t>
        </w:r>
      </w:ins>
      <w:ins w:id="28" w:author="Jonathan Wood" w:date="2021-03-26T12:21:00Z">
        <w:r w:rsidR="00774B98">
          <w:t xml:space="preserve">, </w:t>
        </w:r>
      </w:ins>
      <w:ins w:id="29" w:author="Jonathan Wood" w:date="2021-03-26T12:10:00Z">
        <w:r w:rsidR="00AD66E0">
          <w:t>2020</w:t>
        </w:r>
      </w:ins>
      <w:ins w:id="30" w:author="Jonathan Wood" w:date="2021-03-16T15:14:00Z">
        <w:r w:rsidR="00B278C1">
          <w:t xml:space="preserve">. </w:t>
        </w:r>
      </w:ins>
      <w:ins w:id="31" w:author="Jonathan Wood" w:date="2021-03-16T15:17:00Z">
        <w:r w:rsidR="00B278C1">
          <w:t>We then publicly posted the pre-re</w:t>
        </w:r>
      </w:ins>
      <w:ins w:id="32" w:author="Jonathan Wood" w:date="2021-03-16T15:18:00Z">
        <w:r w:rsidR="00B278C1">
          <w:t xml:space="preserve">gistered report </w:t>
        </w:r>
      </w:ins>
      <w:ins w:id="33" w:author="Jonathan Wood" w:date="2021-03-26T12:22:00Z">
        <w:r w:rsidR="00774B98">
          <w:t>on Open Science Framework (</w:t>
        </w:r>
        <w:r w:rsidR="00774B98">
          <w:fldChar w:fldCharType="begin"/>
        </w:r>
        <w:r w:rsidR="00774B98">
          <w:instrText xml:space="preserve"> HYPERLINK "</w:instrText>
        </w:r>
        <w:r w:rsidR="00774B98" w:rsidRPr="00774B98">
          <w:instrText>https://osf.io/qfw9z</w:instrText>
        </w:r>
        <w:r w:rsidR="00774B98">
          <w:instrText xml:space="preserve">" </w:instrText>
        </w:r>
        <w:r w:rsidR="00774B98">
          <w:fldChar w:fldCharType="separate"/>
        </w:r>
        <w:r w:rsidR="00774B98" w:rsidRPr="003D42DC">
          <w:rPr>
            <w:rStyle w:val="Hyperlink"/>
          </w:rPr>
          <w:t>https://osf.io/qfw9z</w:t>
        </w:r>
        <w:r w:rsidR="00774B98">
          <w:fldChar w:fldCharType="end"/>
        </w:r>
        <w:r w:rsidR="00774B98">
          <w:t xml:space="preserve">) </w:t>
        </w:r>
      </w:ins>
      <w:ins w:id="34" w:author="Jonathan Wood" w:date="2021-03-16T15:18:00Z">
        <w:r w:rsidR="00B278C1">
          <w:t xml:space="preserve">and </w:t>
        </w:r>
      </w:ins>
      <w:ins w:id="35" w:author="Jonathan Wood" w:date="2021-03-17T08:56:00Z">
        <w:r w:rsidR="00B01F6F">
          <w:t>initiated</w:t>
        </w:r>
      </w:ins>
      <w:ins w:id="36" w:author="Jonathan Wood" w:date="2021-03-16T15:18:00Z">
        <w:r w:rsidR="00B278C1">
          <w:t xml:space="preserve"> data collections and analysis. </w:t>
        </w:r>
      </w:ins>
    </w:p>
    <w:p w14:paraId="78BBFD01" w14:textId="77777777" w:rsidR="00D37C40" w:rsidRDefault="00D37C40"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2BB6EC2C" w:rsidR="008A5A99" w:rsidRDefault="00105698" w:rsidP="00407563">
      <w:pPr>
        <w:spacing w:line="480" w:lineRule="auto"/>
      </w:pPr>
      <w:r>
        <w:t xml:space="preserve">Young, healthy </w:t>
      </w:r>
      <w:r w:rsidR="00407563">
        <w:t xml:space="preserve">male and female </w:t>
      </w:r>
      <w:r>
        <w:t>individuals between the ages of 18</w:t>
      </w:r>
      <w:r w:rsidR="00EC01CF">
        <w:t>-</w:t>
      </w:r>
      <w:r>
        <w:t xml:space="preserve">40 years </w:t>
      </w:r>
      <w:r w:rsidR="00BC6CB6">
        <w:t>were</w:t>
      </w:r>
      <w:r>
        <w:t xml:space="preserve"> recruited to participate in th</w:t>
      </w:r>
      <w:r w:rsidR="00BB6E69">
        <w:t>is</w:t>
      </w:r>
      <w:r>
        <w:t xml:space="preserve"> study. </w:t>
      </w:r>
      <w:r w:rsidR="00774B98">
        <w:t>P</w:t>
      </w:r>
      <w:r w:rsidR="00B651EE">
        <w:t>articipants</w:t>
      </w:r>
      <w:r>
        <w:t xml:space="preserve"> </w:t>
      </w:r>
      <w:r w:rsidR="00BC6CB6">
        <w:t>were</w:t>
      </w:r>
      <w:r>
        <w:t xml:space="preserve"> included if they</w:t>
      </w:r>
      <w:r w:rsidR="00BD4609">
        <w:t xml:space="preserve"> </w:t>
      </w:r>
      <w:r w:rsidR="00AD5FE0">
        <w:t xml:space="preserve">were </w:t>
      </w:r>
      <w:r w:rsidR="00BD4609">
        <w:t>naive to locomotor learning task</w:t>
      </w:r>
      <w:r w:rsidR="00004040">
        <w:t>s</w:t>
      </w:r>
      <w:r>
        <w:t xml:space="preserve">. </w:t>
      </w:r>
      <w:r w:rsidR="00BC6CB6">
        <w:t>P</w:t>
      </w:r>
      <w:r w:rsidR="00B651EE">
        <w:t>articipants</w:t>
      </w:r>
      <w:r>
        <w:t xml:space="preserve"> </w:t>
      </w:r>
      <w:r w:rsidR="00BC6CB6">
        <w:t>were</w:t>
      </w:r>
      <w:r>
        <w:t xml:space="preserve"> excluded if they </w:t>
      </w:r>
      <w:r w:rsidR="00BC6CB6">
        <w:t xml:space="preserve">had </w:t>
      </w:r>
      <w:r>
        <w:t>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BC6CB6">
        <w:t xml:space="preserve">had </w:t>
      </w:r>
      <w:r w:rsidR="00BD4609">
        <w:t xml:space="preserve">any cardiovascular or musculoskeletal problems that limit their walking. </w:t>
      </w:r>
      <w:r>
        <w:t xml:space="preserve">This study </w:t>
      </w:r>
      <w:r w:rsidR="00400238">
        <w:t>was</w:t>
      </w:r>
      <w:r>
        <w:t xml:space="preserve"> approved by the </w:t>
      </w:r>
      <w:r w:rsidR="003E122A">
        <w:t>[</w:t>
      </w:r>
      <w:r w:rsidR="003E122A" w:rsidRPr="00AD66E0">
        <w:rPr>
          <w:shd w:val="clear" w:color="auto" w:fill="FFFFFF"/>
        </w:rPr>
        <w:t>withheld due to double-blind</w:t>
      </w:r>
      <w:r w:rsidR="003E122A">
        <w:rPr>
          <w:shd w:val="clear" w:color="auto" w:fill="FFFFFF"/>
        </w:rPr>
        <w:t xml:space="preserve"> reviewing]</w:t>
      </w:r>
      <w:r w:rsidR="003E122A">
        <w:t xml:space="preserve"> </w:t>
      </w:r>
      <w:r w:rsidR="0047343F">
        <w:t>I</w:t>
      </w:r>
      <w:r>
        <w:t xml:space="preserve">nstitutional </w:t>
      </w:r>
      <w:r w:rsidR="0047343F">
        <w:t>R</w:t>
      </w:r>
      <w:r>
        <w:t xml:space="preserve">eview </w:t>
      </w:r>
      <w:r w:rsidR="0047343F">
        <w:t>B</w:t>
      </w:r>
      <w:r>
        <w:t xml:space="preserve">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25DDE9BA" w:rsidR="00105698" w:rsidRDefault="00B651EE" w:rsidP="00407563">
      <w:pPr>
        <w:spacing w:line="480" w:lineRule="auto"/>
      </w:pPr>
      <w:r>
        <w:t>Participants</w:t>
      </w:r>
      <w:r w:rsidR="00105698">
        <w:t xml:space="preserve"> </w:t>
      </w:r>
      <w:r w:rsidR="00552947">
        <w:t>perform</w:t>
      </w:r>
      <w:r w:rsidR="00BC6CB6">
        <w:t>ed</w:t>
      </w:r>
      <w:r w:rsidR="00105698">
        <w:t xml:space="preserve"> three sessions of walking spaced</w:t>
      </w:r>
      <w:ins w:id="37" w:author="Jonathan Wood" w:date="2021-03-22T14:12:00Z">
        <w:r w:rsidR="000E7936">
          <w:t xml:space="preserve"> at least</w:t>
        </w:r>
      </w:ins>
      <w:r w:rsidR="00105698">
        <w:t xml:space="preserve"> </w:t>
      </w:r>
      <w:commentRangeStart w:id="38"/>
      <w:r w:rsidR="00105698">
        <w:t>5</w:t>
      </w:r>
      <w:del w:id="39" w:author="Jonathan Wood" w:date="2021-03-22T14:12:00Z">
        <w:r w:rsidR="00EC01CF" w:rsidDel="000E7936">
          <w:delText>-</w:delText>
        </w:r>
        <w:r w:rsidR="00633EEF" w:rsidDel="000E7936">
          <w:delText>1</w:delText>
        </w:r>
        <w:r w:rsidR="00105698" w:rsidDel="000E7936">
          <w:delText>0</w:delText>
        </w:r>
      </w:del>
      <w:r w:rsidR="00105698">
        <w:t xml:space="preserve"> </w:t>
      </w:r>
      <w:commentRangeEnd w:id="38"/>
      <w:r w:rsidR="00AD5FE0">
        <w:rPr>
          <w:rStyle w:val="CommentReference"/>
        </w:rPr>
        <w:commentReference w:id="38"/>
      </w:r>
      <w:r w:rsidR="00105698">
        <w:t>days apart. During each session</w:t>
      </w:r>
      <w:r w:rsidR="00F94D23">
        <w:t>,</w:t>
      </w:r>
      <w:r w:rsidR="00105698">
        <w:t xml:space="preserve"> they walk</w:t>
      </w:r>
      <w:r w:rsidR="00BC6CB6">
        <w:t>ed</w:t>
      </w:r>
      <w:r w:rsidR="00105698">
        <w:t xml:space="preserve">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t>
      </w:r>
      <w:r w:rsidR="00BC6CB6">
        <w:t xml:space="preserve">wore </w:t>
      </w:r>
      <w:r w:rsidR="00105698">
        <w:t>a ceiling</w:t>
      </w:r>
      <w:r w:rsidR="00325778">
        <w:t xml:space="preserve"> </w:t>
      </w:r>
      <w:r w:rsidR="00105698">
        <w:t>mounted harness</w:t>
      </w:r>
      <w:r w:rsidR="00325778">
        <w:t>,</w:t>
      </w:r>
      <w:r w:rsidR="00105698">
        <w:t xml:space="preserve"> which </w:t>
      </w:r>
      <w:r w:rsidR="00BC6CB6">
        <w:t xml:space="preserve">did </w:t>
      </w:r>
      <w:r w:rsidR="00105698">
        <w:t>not provide any body weight support</w:t>
      </w:r>
      <w:r w:rsidR="00325778">
        <w:t>,</w:t>
      </w:r>
      <w:r w:rsidR="00105698">
        <w:t xml:space="preserve"> and </w:t>
      </w:r>
      <w:r w:rsidR="00BC6CB6">
        <w:t xml:space="preserve">held </w:t>
      </w:r>
      <w:r w:rsidR="00105698">
        <w:t>onto a handrail for safety during all walking phases. A computer monitor placed</w:t>
      </w:r>
      <w:r w:rsidR="00FF5E20">
        <w:t xml:space="preserve"> 6</w:t>
      </w:r>
      <w:r w:rsidR="00105698">
        <w:t>0 cm in front of the treadmill provide</w:t>
      </w:r>
      <w:r w:rsidR="00BC6CB6">
        <w:t>d</w:t>
      </w:r>
      <w:r w:rsidR="00105698">
        <w:t xml:space="preserv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468C346B" w:rsidR="00A67E42" w:rsidRDefault="00A67E42" w:rsidP="00407563">
      <w:pPr>
        <w:spacing w:line="480" w:lineRule="auto"/>
      </w:pPr>
      <w:r>
        <w:t xml:space="preserve">The visual feedback </w:t>
      </w:r>
      <w:r w:rsidR="00BC6CB6">
        <w:t>was</w:t>
      </w:r>
      <w:r>
        <w:t xml:space="preserve"> in the form </w:t>
      </w:r>
      <w:r w:rsidR="00BC6CB6">
        <w:t>two</w:t>
      </w:r>
      <w:r>
        <w:t xml:space="preserve"> bar graph</w:t>
      </w:r>
      <w:r w:rsidR="00BC6CB6">
        <w:t>s</w:t>
      </w:r>
      <w:r>
        <w:t xml:space="preserve"> with a blue bar representing the left leg’s step length and a green bar representing the right leg’s step length (Figure 1B). The bars </w:t>
      </w:r>
      <w:r w:rsidR="00BC6CB6">
        <w:t>were</w:t>
      </w:r>
      <w:r>
        <w:t xml:space="preserve"> time synchronized with each respective limb’s swing phase, increasing in height until the limb reache</w:t>
      </w:r>
      <w:r w:rsidR="00BC6CB6">
        <w:t>d</w:t>
      </w:r>
      <w:r>
        <w:t xml:space="preserve"> heel strike at which point the bar</w:t>
      </w:r>
      <w:r w:rsidR="00774B98">
        <w:t xml:space="preserve"> was</w:t>
      </w:r>
      <w:r>
        <w:t xml:space="preserve"> </w:t>
      </w:r>
      <w:r w:rsidR="00BC6CB6">
        <w:t xml:space="preserve">held </w:t>
      </w:r>
      <w:r>
        <w:t xml:space="preserve">on the screen until the next swing phase </w:t>
      </w:r>
      <w:r w:rsidR="00774B98">
        <w:t>began</w:t>
      </w:r>
      <w:r>
        <w:t xml:space="preserve">. There </w:t>
      </w:r>
      <w:r w:rsidR="00BC6CB6">
        <w:t xml:space="preserve">was </w:t>
      </w:r>
      <w:r>
        <w:t xml:space="preserve">also a pink horizontal target line for each leg which </w:t>
      </w:r>
      <w:r w:rsidR="00BC6CB6">
        <w:t xml:space="preserve">was </w:t>
      </w:r>
      <w:r>
        <w:t>derived from each participant’s baseline step length for each session and serve</w:t>
      </w:r>
      <w:r w:rsidR="00BC6CB6">
        <w:t>d</w:t>
      </w:r>
      <w:r>
        <w:t xml:space="preserve"> as the target during that session’s Learning phase. </w:t>
      </w:r>
    </w:p>
    <w:p w14:paraId="57E49887" w14:textId="77777777" w:rsidR="00105698" w:rsidRDefault="00105698" w:rsidP="00407563">
      <w:pPr>
        <w:spacing w:line="480" w:lineRule="auto"/>
      </w:pPr>
    </w:p>
    <w:p w14:paraId="38707D3B" w14:textId="3E2EE448" w:rsidR="00074632" w:rsidRDefault="00105698" w:rsidP="00407563">
      <w:pPr>
        <w:spacing w:line="480" w:lineRule="auto"/>
      </w:pPr>
      <w:r>
        <w:t>Each of the three sessions of walking involve</w:t>
      </w:r>
      <w:r w:rsidR="00BC6CB6">
        <w:t>d</w:t>
      </w:r>
      <w:r>
        <w:t xml:space="preserve"> </w:t>
      </w:r>
      <w:r w:rsidR="004B5A83">
        <w:t>a similar</w:t>
      </w:r>
      <w:r>
        <w:t xml:space="preserve"> </w:t>
      </w:r>
      <w:r w:rsidR="00325778">
        <w:t xml:space="preserve">block </w:t>
      </w:r>
      <w:r>
        <w:t xml:space="preserve">schedule. </w:t>
      </w:r>
      <w:r w:rsidR="00B651EE">
        <w:t>Participants</w:t>
      </w:r>
      <w:r>
        <w:t xml:space="preserve"> </w:t>
      </w:r>
      <w:r w:rsidR="00BC6CB6">
        <w:t>were</w:t>
      </w:r>
      <w:r>
        <w:t xml:space="preserve"> first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t>
      </w:r>
      <w:r w:rsidR="00BC6CB6">
        <w:t>was</w:t>
      </w:r>
      <w:r>
        <w:t xml:space="preserve"> </w:t>
      </w:r>
      <w:r w:rsidR="000603CE">
        <w:t>presented on the</w:t>
      </w:r>
      <w:r>
        <w:t xml:space="preserve"> monitor during the Baseline phase.</w:t>
      </w:r>
      <w:r w:rsidR="000603CE">
        <w:t xml:space="preserve"> In order for participants to</w:t>
      </w:r>
      <w:r>
        <w:t xml:space="preserve"> </w:t>
      </w:r>
      <w:r w:rsidR="000603CE">
        <w:t>understand how changing each step length changes the height of the bars on the screen, they</w:t>
      </w:r>
      <w:r w:rsidR="00BC6CB6">
        <w:t xml:space="preserve"> performed </w:t>
      </w:r>
      <w:r>
        <w:t>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0A7593">
        <w:t>s</w:t>
      </w:r>
      <w:r w:rsidR="00B651EE">
        <w:t xml:space="preserve"> </w:t>
      </w:r>
      <w:r w:rsidR="000A7593">
        <w:t xml:space="preserve">were </w:t>
      </w:r>
      <w:r w:rsidR="00F315A6">
        <w:t xml:space="preserve">guided </w:t>
      </w:r>
      <w:r w:rsidR="000A7593">
        <w:t xml:space="preserve">by the experimenter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w:t>
      </w:r>
      <w:r w:rsidR="0062463F">
        <w:t xml:space="preserve">Figure 1B, top panel - </w:t>
      </w:r>
      <w:r w:rsidR="00DB77C0">
        <w:t>pink horizontal target lines, one for each leg).</w:t>
      </w:r>
      <w:r w:rsidR="00B651EE">
        <w:t xml:space="preserve"> </w:t>
      </w:r>
      <w:r>
        <w:t>During the Learning phase</w:t>
      </w:r>
      <w:r w:rsidR="00C56791">
        <w:t>,</w:t>
      </w:r>
      <w:r>
        <w:t xml:space="preserve"> </w:t>
      </w:r>
      <w:r w:rsidR="00B651EE">
        <w:t>participants</w:t>
      </w:r>
      <w:r>
        <w:t xml:space="preserve"> </w:t>
      </w:r>
      <w:r w:rsidR="00BC6CB6">
        <w:t>were</w:t>
      </w:r>
      <w:r>
        <w:t xml:space="preserve"> </w:t>
      </w:r>
      <w:r w:rsidR="00BC6CB6">
        <w:t xml:space="preserve">told </w:t>
      </w:r>
      <w:r>
        <w:t>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t>
      </w:r>
      <w:r w:rsidR="00BC6CB6">
        <w:t>were</w:t>
      </w:r>
      <w:r w:rsidR="001645A1">
        <w:t xml:space="preserv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62463F">
        <w:t xml:space="preserve"> (Figure 1B – bottom panel)</w:t>
      </w:r>
      <w:r>
        <w:t>.</w:t>
      </w:r>
      <w:r w:rsidR="00271E29">
        <w:t xml:space="preserve"> The target lines </w:t>
      </w:r>
      <w:r w:rsidR="00BC6CB6">
        <w:t>had</w:t>
      </w:r>
      <w:r w:rsidR="00271E29">
        <w:t xml:space="preserve"> a </w:t>
      </w:r>
      <w:r w:rsidR="00F1281C">
        <w:t xml:space="preserve">width </w:t>
      </w:r>
      <w:r w:rsidR="00271E29">
        <w:t>of ± 2% step length</w:t>
      </w:r>
      <w:r w:rsidR="00022D83">
        <w:t xml:space="preserve"> change from baseline</w:t>
      </w:r>
      <w:r w:rsidR="00271E29">
        <w:t>.</w:t>
      </w:r>
      <w:r>
        <w:t xml:space="preserve"> </w:t>
      </w:r>
      <w:r w:rsidR="00E23CA2">
        <w:t>The researcher provide</w:t>
      </w:r>
      <w:r w:rsidR="00BC6CB6">
        <w:t>d</w:t>
      </w:r>
      <w:r w:rsidR="00E23CA2">
        <w:t xml:space="preserv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t>
      </w:r>
      <w:r w:rsidR="00BC6CB6">
        <w:t>was</w:t>
      </w:r>
      <w:r>
        <w:t xml:space="preserve"> </w:t>
      </w:r>
      <w:r w:rsidR="001645A1">
        <w:t xml:space="preserve">removed from the screen </w:t>
      </w:r>
      <w:r>
        <w:t xml:space="preserve">and </w:t>
      </w:r>
      <w:r w:rsidR="00B651EE">
        <w:t>participants</w:t>
      </w:r>
      <w:r>
        <w:t xml:space="preserve"> </w:t>
      </w:r>
      <w:r w:rsidR="00BC6CB6">
        <w:t>were</w:t>
      </w:r>
      <w:r>
        <w:t xml:space="preserve"> </w:t>
      </w:r>
      <w:r w:rsidR="00BC6CB6">
        <w:t xml:space="preserve">told </w:t>
      </w:r>
      <w:r>
        <w:t>to “look forward and walk normally” for 750 strides</w:t>
      </w:r>
      <w:r w:rsidR="001645A1">
        <w:t xml:space="preserve">. </w:t>
      </w:r>
      <w:r w:rsidR="00764D3A">
        <w:t xml:space="preserve">The treadmill </w:t>
      </w:r>
      <w:r w:rsidR="00BC6CB6">
        <w:t>was</w:t>
      </w:r>
      <w:r w:rsidR="00764D3A">
        <w:t xml:space="preserve"> stopped </w:t>
      </w:r>
      <w:r w:rsidR="00C317B4">
        <w:t xml:space="preserve">briefly </w:t>
      </w:r>
      <w:r w:rsidR="00764D3A">
        <w:t xml:space="preserve">between each phase so that instructions </w:t>
      </w:r>
      <w:r w:rsidR="00BC6CB6">
        <w:t xml:space="preserve">could </w:t>
      </w:r>
      <w:r w:rsidR="00764D3A">
        <w:t xml:space="preserve">be provided for the next phase. </w:t>
      </w:r>
    </w:p>
    <w:p w14:paraId="31727AEB" w14:textId="4358F8EE" w:rsidR="005E59D8" w:rsidRDefault="000866CB" w:rsidP="005E59D8">
      <w:pPr>
        <w:keepNext/>
        <w:spacing w:line="480" w:lineRule="auto"/>
      </w:pPr>
      <w:r w:rsidRPr="000866CB">
        <w:rPr>
          <w:noProof/>
        </w:rPr>
        <w:t xml:space="preserve"> </w:t>
      </w:r>
      <w:r w:rsidR="00BA6C10">
        <w:rPr>
          <w:noProof/>
        </w:rPr>
        <w:drawing>
          <wp:inline distT="0" distB="0" distL="0" distR="0" wp14:anchorId="4752AB49" wp14:editId="3E92DEEE">
            <wp:extent cx="5779008" cy="2017776"/>
            <wp:effectExtent l="0" t="0" r="0" b="190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9008" cy="2017776"/>
                    </a:xfrm>
                    <a:prstGeom prst="rect">
                      <a:avLst/>
                    </a:prstGeom>
                  </pic:spPr>
                </pic:pic>
              </a:graphicData>
            </a:graphic>
          </wp:inline>
        </w:drawing>
      </w:r>
    </w:p>
    <w:p w14:paraId="6F6133FE" w14:textId="3EECD1DE" w:rsidR="00767FB7" w:rsidRDefault="005E59D8" w:rsidP="005E59D8">
      <w:pPr>
        <w:pStyle w:val="Caption"/>
        <w:rPr>
          <w:color w:val="auto"/>
          <w:sz w:val="20"/>
          <w:szCs w:val="20"/>
        </w:rPr>
      </w:pPr>
      <w:bookmarkStart w:id="40" w:name="_Hlk70583951"/>
      <w:r w:rsidRPr="005E59D8">
        <w:rPr>
          <w:b/>
          <w:bCs/>
          <w:color w:val="auto"/>
          <w:sz w:val="20"/>
          <w:szCs w:val="20"/>
        </w:rPr>
        <w:t>Figure 1</w:t>
      </w:r>
      <w:r w:rsidRPr="005E59D8">
        <w:rPr>
          <w:color w:val="auto"/>
          <w:sz w:val="20"/>
          <w:szCs w:val="20"/>
        </w:rPr>
        <w:t xml:space="preserve">: </w:t>
      </w:r>
      <w:r w:rsidRPr="005E59D8">
        <w:rPr>
          <w:b/>
          <w:bCs/>
          <w:color w:val="auto"/>
          <w:sz w:val="20"/>
          <w:szCs w:val="20"/>
        </w:rPr>
        <w:t>Experimental setup</w:t>
      </w:r>
      <w:r w:rsidRPr="005E59D8">
        <w:rPr>
          <w:color w:val="auto"/>
          <w:sz w:val="20"/>
          <w:szCs w:val="20"/>
        </w:rPr>
        <w:t xml:space="preserve">. </w:t>
      </w:r>
      <w:r w:rsidRPr="00045B2C">
        <w:rPr>
          <w:b/>
          <w:bCs/>
          <w:color w:val="auto"/>
          <w:sz w:val="20"/>
          <w:szCs w:val="20"/>
        </w:rPr>
        <w:t>(A)</w:t>
      </w:r>
      <w:r w:rsidRPr="005E59D8">
        <w:rPr>
          <w:color w:val="auto"/>
          <w:sz w:val="20"/>
          <w:szCs w:val="20"/>
        </w:rPr>
        <w:t xml:space="preserve"> Participants walk</w:t>
      </w:r>
      <w:r w:rsidR="00AC4F49">
        <w:rPr>
          <w:color w:val="auto"/>
          <w:sz w:val="20"/>
          <w:szCs w:val="20"/>
        </w:rPr>
        <w:t>ed</w:t>
      </w:r>
      <w:r w:rsidRPr="005E59D8">
        <w:rPr>
          <w:color w:val="auto"/>
          <w:sz w:val="20"/>
          <w:szCs w:val="20"/>
        </w:rPr>
        <w:t xml:space="preserve"> on a treadmill while watching feedback of their step length</w:t>
      </w:r>
      <w:r w:rsidR="00AC4F49">
        <w:rPr>
          <w:color w:val="auto"/>
          <w:sz w:val="20"/>
          <w:szCs w:val="20"/>
        </w:rPr>
        <w:t>s</w:t>
      </w:r>
      <w:r w:rsidRPr="005E59D8">
        <w:rPr>
          <w:color w:val="auto"/>
          <w:sz w:val="20"/>
          <w:szCs w:val="20"/>
        </w:rPr>
        <w:t xml:space="preserve">. Their step lengths </w:t>
      </w:r>
      <w:r w:rsidR="00AC4F49">
        <w:rPr>
          <w:color w:val="auto"/>
          <w:sz w:val="20"/>
          <w:szCs w:val="20"/>
        </w:rPr>
        <w:t>were</w:t>
      </w:r>
      <w:r w:rsidRPr="005E59D8">
        <w:rPr>
          <w:color w:val="auto"/>
          <w:sz w:val="20"/>
          <w:szCs w:val="20"/>
        </w:rPr>
        <w:t xml:space="preserve"> represented as a blue (left) and </w:t>
      </w:r>
      <w:r w:rsidR="00AC4F49">
        <w:rPr>
          <w:color w:val="auto"/>
          <w:sz w:val="20"/>
          <w:szCs w:val="20"/>
        </w:rPr>
        <w:t xml:space="preserve">a </w:t>
      </w:r>
      <w:r w:rsidRPr="005E59D8">
        <w:rPr>
          <w:color w:val="auto"/>
          <w:sz w:val="20"/>
          <w:szCs w:val="20"/>
        </w:rPr>
        <w:t>green (right) bar which increase</w:t>
      </w:r>
      <w:r w:rsidR="00AC4F49">
        <w:rPr>
          <w:color w:val="auto"/>
          <w:sz w:val="20"/>
          <w:szCs w:val="20"/>
        </w:rPr>
        <w:t>d</w:t>
      </w:r>
      <w:r w:rsidRPr="005E59D8">
        <w:rPr>
          <w:color w:val="auto"/>
          <w:sz w:val="20"/>
          <w:szCs w:val="20"/>
        </w:rPr>
        <w:t xml:space="preserve"> in height during the swing phase and </w:t>
      </w:r>
      <w:r w:rsidR="00AC4F49">
        <w:rPr>
          <w:color w:val="auto"/>
          <w:sz w:val="20"/>
          <w:szCs w:val="20"/>
        </w:rPr>
        <w:t>was held</w:t>
      </w:r>
      <w:r w:rsidRPr="005E59D8">
        <w:rPr>
          <w:color w:val="auto"/>
          <w:sz w:val="20"/>
          <w:szCs w:val="20"/>
        </w:rPr>
        <w:t xml:space="preserve"> on the screen at the moment of heel strike. </w:t>
      </w:r>
      <w:r w:rsidRPr="00045B2C">
        <w:rPr>
          <w:b/>
          <w:bCs/>
          <w:color w:val="auto"/>
          <w:sz w:val="20"/>
          <w:szCs w:val="20"/>
        </w:rPr>
        <w:t xml:space="preserve">(B) </w:t>
      </w:r>
      <w:r w:rsidRPr="005E59D8">
        <w:rPr>
          <w:color w:val="auto"/>
          <w:sz w:val="20"/>
          <w:szCs w:val="20"/>
        </w:rPr>
        <w:t xml:space="preserve">During the </w:t>
      </w:r>
      <w:r w:rsidR="00AC4F49">
        <w:rPr>
          <w:color w:val="auto"/>
          <w:sz w:val="20"/>
          <w:szCs w:val="20"/>
        </w:rPr>
        <w:t xml:space="preserve">Orientation phase (top panel), participants were asked to change their step lengths relative to their baseline step lengths. During the </w:t>
      </w:r>
      <w:r w:rsidRPr="005E59D8">
        <w:rPr>
          <w:color w:val="auto"/>
          <w:sz w:val="20"/>
          <w:szCs w:val="20"/>
        </w:rPr>
        <w:t>Learning phase</w:t>
      </w:r>
      <w:r w:rsidR="00AC4F49">
        <w:rPr>
          <w:color w:val="auto"/>
          <w:sz w:val="20"/>
          <w:szCs w:val="20"/>
        </w:rPr>
        <w:t xml:space="preserve"> (bottom panel)</w:t>
      </w:r>
      <w:r w:rsidRPr="005E59D8">
        <w:rPr>
          <w:color w:val="auto"/>
          <w:sz w:val="20"/>
          <w:szCs w:val="20"/>
        </w:rPr>
        <w:t>, the participant aim</w:t>
      </w:r>
      <w:r w:rsidR="00AC4F49">
        <w:rPr>
          <w:color w:val="auto"/>
          <w:sz w:val="20"/>
          <w:szCs w:val="20"/>
        </w:rPr>
        <w:t>ed</w:t>
      </w:r>
      <w:r w:rsidRPr="005E59D8">
        <w:rPr>
          <w:color w:val="auto"/>
          <w:sz w:val="20"/>
          <w:szCs w:val="20"/>
        </w:rPr>
        <w:t xml:space="preserve"> for pink horizontal target line</w:t>
      </w:r>
      <w:r w:rsidR="00AC4F49">
        <w:rPr>
          <w:color w:val="auto"/>
          <w:sz w:val="20"/>
          <w:szCs w:val="20"/>
        </w:rPr>
        <w:t>s</w:t>
      </w:r>
      <w:r w:rsidRPr="005E59D8">
        <w:rPr>
          <w:color w:val="auto"/>
          <w:sz w:val="20"/>
          <w:szCs w:val="20"/>
        </w:rPr>
        <w:t xml:space="preserve"> which </w:t>
      </w:r>
      <w:r w:rsidR="00BA6C10">
        <w:rPr>
          <w:color w:val="auto"/>
          <w:sz w:val="20"/>
          <w:szCs w:val="20"/>
        </w:rPr>
        <w:t>were</w:t>
      </w:r>
      <w:r w:rsidRPr="005E59D8">
        <w:rPr>
          <w:color w:val="auto"/>
          <w:sz w:val="20"/>
          <w:szCs w:val="20"/>
        </w:rPr>
        <w:t xml:space="preserve"> derived from their baseline step length.</w:t>
      </w:r>
      <w:r w:rsidR="00AC4F49">
        <w:rPr>
          <w:color w:val="auto"/>
          <w:sz w:val="20"/>
          <w:szCs w:val="20"/>
        </w:rPr>
        <w:t xml:space="preserve"> </w:t>
      </w:r>
      <w:r w:rsidRPr="00045B2C">
        <w:rPr>
          <w:b/>
          <w:bCs/>
          <w:color w:val="auto"/>
          <w:sz w:val="20"/>
          <w:szCs w:val="20"/>
        </w:rPr>
        <w:t>(C)</w:t>
      </w:r>
      <w:r w:rsidRPr="005E59D8">
        <w:rPr>
          <w:color w:val="auto"/>
          <w:sz w:val="20"/>
          <w:szCs w:val="20"/>
        </w:rPr>
        <w:t xml:space="preserve"> </w:t>
      </w:r>
      <w:r w:rsidR="00180C7A">
        <w:rPr>
          <w:color w:val="auto"/>
          <w:sz w:val="20"/>
          <w:szCs w:val="20"/>
        </w:rPr>
        <w:t>Example t</w:t>
      </w:r>
      <w:r w:rsidRPr="005E59D8">
        <w:rPr>
          <w:color w:val="auto"/>
          <w:sz w:val="20"/>
          <w:szCs w:val="20"/>
        </w:rPr>
        <w:t>arget distribution</w:t>
      </w:r>
      <w:r w:rsidR="00180C7A">
        <w:rPr>
          <w:color w:val="auto"/>
          <w:sz w:val="20"/>
          <w:szCs w:val="20"/>
        </w:rPr>
        <w:t>s</w:t>
      </w:r>
      <w:r w:rsidRPr="005E59D8">
        <w:rPr>
          <w:color w:val="auto"/>
          <w:sz w:val="20"/>
          <w:szCs w:val="20"/>
        </w:rPr>
        <w:t xml:space="preserve"> for each condition: During the Constant condition targets </w:t>
      </w:r>
      <w:r w:rsidR="00BA6C10">
        <w:rPr>
          <w:color w:val="auto"/>
          <w:sz w:val="20"/>
          <w:szCs w:val="20"/>
        </w:rPr>
        <w:t>were set at</w:t>
      </w:r>
      <w:r w:rsidRPr="005E59D8">
        <w:rPr>
          <w:color w:val="auto"/>
          <w:sz w:val="20"/>
          <w:szCs w:val="20"/>
        </w:rPr>
        <w:t xml:space="preserve"> 22% SAI </w:t>
      </w:r>
      <w:r w:rsidR="00BA6C10">
        <w:rPr>
          <w:color w:val="auto"/>
          <w:sz w:val="20"/>
          <w:szCs w:val="20"/>
        </w:rPr>
        <w:t>(SAI is our measure of step asymmetry – see equation 1)</w:t>
      </w:r>
      <w:r w:rsidR="00BA6C10" w:rsidRPr="005E59D8">
        <w:rPr>
          <w:color w:val="auto"/>
          <w:sz w:val="20"/>
          <w:szCs w:val="20"/>
        </w:rPr>
        <w:t xml:space="preserve"> </w:t>
      </w:r>
      <w:r w:rsidRPr="005E59D8">
        <w:rPr>
          <w:color w:val="auto"/>
          <w:sz w:val="20"/>
          <w:szCs w:val="20"/>
        </w:rPr>
        <w:t xml:space="preserve">during the Learning phase. During the Low Variability condition targets </w:t>
      </w:r>
      <w:r w:rsidR="005D52F5">
        <w:rPr>
          <w:color w:val="auto"/>
          <w:sz w:val="20"/>
          <w:szCs w:val="20"/>
        </w:rPr>
        <w:t>were</w:t>
      </w:r>
      <w:r w:rsidRPr="005E59D8">
        <w:rPr>
          <w:color w:val="auto"/>
          <w:sz w:val="20"/>
          <w:szCs w:val="20"/>
        </w:rPr>
        <w:t xml:space="preserve"> drawn from a normal distribution centered around 22% SAI</w:t>
      </w:r>
      <w:r w:rsidR="00BA6C10">
        <w:rPr>
          <w:color w:val="auto"/>
          <w:sz w:val="20"/>
          <w:szCs w:val="20"/>
        </w:rPr>
        <w:t xml:space="preserve"> </w:t>
      </w:r>
      <w:r w:rsidRPr="005E59D8">
        <w:rPr>
          <w:color w:val="auto"/>
          <w:sz w:val="20"/>
          <w:szCs w:val="20"/>
        </w:rPr>
        <w:t xml:space="preserve">and a standard deviation of 5% SAI. During the High Variability condition targets </w:t>
      </w:r>
      <w:r w:rsidR="005D52F5">
        <w:rPr>
          <w:color w:val="auto"/>
          <w:sz w:val="20"/>
          <w:szCs w:val="20"/>
        </w:rPr>
        <w:t>were</w:t>
      </w:r>
      <w:r w:rsidRPr="005E59D8">
        <w:rPr>
          <w:color w:val="auto"/>
          <w:sz w:val="20"/>
          <w:szCs w:val="20"/>
        </w:rPr>
        <w:t xml:space="preserve"> drawn from a uniform distribution between 5% and 39% SAI. Note the different scales for the y-axes. </w:t>
      </w:r>
      <w:r w:rsidRPr="00045B2C">
        <w:rPr>
          <w:b/>
          <w:bCs/>
          <w:color w:val="auto"/>
          <w:sz w:val="20"/>
          <w:szCs w:val="20"/>
        </w:rPr>
        <w:t>(D)</w:t>
      </w:r>
      <w:r w:rsidRPr="005E59D8">
        <w:rPr>
          <w:color w:val="auto"/>
          <w:sz w:val="20"/>
          <w:szCs w:val="20"/>
        </w:rPr>
        <w:t xml:space="preserve"> Learning schedule for each condition: Each condition include</w:t>
      </w:r>
      <w:r w:rsidR="005D52F5">
        <w:rPr>
          <w:color w:val="auto"/>
          <w:sz w:val="20"/>
          <w:szCs w:val="20"/>
        </w:rPr>
        <w:t>d</w:t>
      </w:r>
      <w:r w:rsidRPr="005E59D8">
        <w:rPr>
          <w:color w:val="auto"/>
          <w:sz w:val="20"/>
          <w:szCs w:val="20"/>
        </w:rPr>
        <w:t xml:space="preserve"> a Baseline (</w:t>
      </w:r>
      <w:proofErr w:type="spellStart"/>
      <w:r w:rsidRPr="005E59D8">
        <w:rPr>
          <w:color w:val="auto"/>
          <w:sz w:val="20"/>
          <w:szCs w:val="20"/>
        </w:rPr>
        <w:t>Bsl</w:t>
      </w:r>
      <w:proofErr w:type="spellEnd"/>
      <w:r w:rsidRPr="005E59D8">
        <w:rPr>
          <w:color w:val="auto"/>
          <w:sz w:val="20"/>
          <w:szCs w:val="20"/>
        </w:rPr>
        <w:t xml:space="preserve">), Learning and Washout phase. Shaded regions indicate no visual feedback </w:t>
      </w:r>
      <w:r w:rsidR="005D52F5">
        <w:rPr>
          <w:color w:val="auto"/>
          <w:sz w:val="20"/>
          <w:szCs w:val="20"/>
        </w:rPr>
        <w:t>was</w:t>
      </w:r>
      <w:r w:rsidRPr="005E59D8">
        <w:rPr>
          <w:color w:val="auto"/>
          <w:sz w:val="20"/>
          <w:szCs w:val="20"/>
        </w:rPr>
        <w:t xml:space="preserve"> shown on the screen and participants </w:t>
      </w:r>
      <w:r w:rsidR="005D52F5">
        <w:rPr>
          <w:color w:val="auto"/>
          <w:sz w:val="20"/>
          <w:szCs w:val="20"/>
        </w:rPr>
        <w:t>were</w:t>
      </w:r>
      <w:r w:rsidRPr="005E59D8">
        <w:rPr>
          <w:color w:val="auto"/>
          <w:sz w:val="20"/>
          <w:szCs w:val="20"/>
        </w:rPr>
        <w:t xml:space="preserve"> told to “walk normally”, so the target is effectively 0% SAI. During the Learning phase targets </w:t>
      </w:r>
      <w:r w:rsidR="005D52F5">
        <w:rPr>
          <w:color w:val="auto"/>
          <w:sz w:val="20"/>
          <w:szCs w:val="20"/>
        </w:rPr>
        <w:t>varied</w:t>
      </w:r>
      <w:r w:rsidRPr="005E59D8">
        <w:rPr>
          <w:color w:val="auto"/>
          <w:sz w:val="20"/>
          <w:szCs w:val="20"/>
        </w:rPr>
        <w:t xml:space="preserve"> based on the condition.</w:t>
      </w:r>
    </w:p>
    <w:bookmarkEnd w:id="40"/>
    <w:p w14:paraId="551B9A08" w14:textId="77777777" w:rsidR="0062463F" w:rsidRPr="0062463F" w:rsidRDefault="0062463F" w:rsidP="0062463F"/>
    <w:p w14:paraId="4B107E9A" w14:textId="77777777" w:rsidR="00105698" w:rsidRDefault="00105698" w:rsidP="00407563">
      <w:pPr>
        <w:spacing w:line="480" w:lineRule="auto"/>
        <w:rPr>
          <w:i/>
          <w:iCs/>
          <w:u w:val="single"/>
        </w:rPr>
      </w:pPr>
      <w:r w:rsidRPr="00305607">
        <w:rPr>
          <w:i/>
          <w:iCs/>
          <w:u w:val="single"/>
        </w:rPr>
        <w:t>Conditions:</w:t>
      </w:r>
    </w:p>
    <w:p w14:paraId="6B7316C9" w14:textId="0DB0258D" w:rsidR="00105698" w:rsidRPr="00F10C8D" w:rsidRDefault="0014442A" w:rsidP="00407563">
      <w:pPr>
        <w:spacing w:line="480" w:lineRule="auto"/>
      </w:pPr>
      <w:r>
        <w:t>We systematically manipulate</w:t>
      </w:r>
      <w:r w:rsidR="00BC6CB6">
        <w:t>d</w:t>
      </w:r>
      <w:r>
        <w:t xml:space="preserv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complete</w:t>
      </w:r>
      <w:r w:rsidR="00BC6CB6">
        <w:t>d</w:t>
      </w:r>
      <w:r w:rsidR="007A3868">
        <w:t xml:space="preserv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BC6CB6">
        <w:t>were</w:t>
      </w:r>
      <w:r w:rsidR="00A15F7C">
        <w:t xml:space="preserv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t>
      </w:r>
      <w:r w:rsidR="00BC6CB6">
        <w:t>were</w:t>
      </w:r>
      <w:r w:rsidR="005E7F90">
        <w:t xml:space="preserve">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t>
      </w:r>
      <w:r w:rsidR="00BC6CB6">
        <w:t>were</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BC6CB6">
        <w:t>had</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t>
      </w:r>
      <w:r w:rsidR="00BC6CB6">
        <w:t>was</w:t>
      </w:r>
      <w:r w:rsidR="00A03404">
        <w:t xml:space="preserve"> markedly different</w:t>
      </w:r>
      <w:r w:rsidR="002A3685">
        <w:t>.</w:t>
      </w:r>
      <w:r w:rsidR="00A03404">
        <w:t xml:space="preserve"> This study design</w:t>
      </w:r>
      <w:r w:rsidR="00A03404" w:rsidRPr="00A46808">
        <w:t xml:space="preserve"> </w:t>
      </w:r>
      <w:r w:rsidR="00BC6CB6">
        <w:t xml:space="preserve">was </w:t>
      </w:r>
      <w:r w:rsidR="00A03404">
        <w:t xml:space="preserve">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change</w:t>
      </w:r>
      <w:r w:rsidR="00BC6CB6">
        <w:t>d</w:t>
      </w:r>
      <w:r w:rsidR="00305607">
        <w:t>, with equal probability,</w:t>
      </w:r>
      <w:r w:rsidR="00C90D86">
        <w:t xml:space="preserve"> every 1-5 strides</w:t>
      </w:r>
      <w:r w:rsidR="00320E7B">
        <w:t>.</w:t>
      </w:r>
      <w:r w:rsidR="00C90D86">
        <w:t xml:space="preserve"> </w:t>
      </w:r>
      <w:r w:rsidR="007A3868">
        <w:t>To prevent contamination from potential order effects, we counterbalance</w:t>
      </w:r>
      <w:r w:rsidR="00BC6CB6">
        <w:t>d</w:t>
      </w:r>
      <w:r w:rsidR="007A3868">
        <w:t xml:space="preserv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47219453" w:rsidR="00105698" w:rsidRDefault="001335F2" w:rsidP="00407563">
      <w:pPr>
        <w:spacing w:line="480" w:lineRule="auto"/>
      </w:pPr>
      <w:r>
        <w:t xml:space="preserve">Kinematic </w:t>
      </w:r>
      <w:r w:rsidR="00105698">
        <w:t xml:space="preserve">data </w:t>
      </w:r>
      <w:r w:rsidR="00BC6CB6">
        <w:t>was</w:t>
      </w:r>
      <w:r w:rsidR="00105698">
        <w:t xml:space="preserve"> collected at a frequency of 100 Hz using a Vicon MX40 motion capture system with 8 cameras and Nexus software </w:t>
      </w:r>
      <w:r w:rsidR="00105698" w:rsidRPr="00E4663D">
        <w:t>(Vicon Motion Systems, Inc., London, UK).</w:t>
      </w:r>
      <w:r w:rsidR="00105698">
        <w:t xml:space="preserve"> </w:t>
      </w:r>
      <w:r w:rsidR="00105698" w:rsidRPr="00A46808">
        <w:t>We use</w:t>
      </w:r>
      <w:r w:rsidR="00BC6CB6">
        <w:t>d</w:t>
      </w:r>
      <w:r w:rsidR="00105698" w:rsidRPr="00A46808">
        <w:t xml:space="preserv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BC6CB6">
        <w:t>was</w:t>
      </w:r>
      <w:r w:rsidR="00237BEF" w:rsidRPr="00A46808">
        <w:t xml:space="preserv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283A1812" w:rsidR="00C66CEF" w:rsidRPr="00F10670" w:rsidRDefault="000A7593" w:rsidP="00407563">
      <w:pPr>
        <w:spacing w:line="480" w:lineRule="auto"/>
        <w:rPr>
          <w:i/>
          <w:iCs/>
          <w:u w:val="single"/>
        </w:rPr>
      </w:pPr>
      <w:r>
        <w:rPr>
          <w:i/>
          <w:iCs/>
          <w:u w:val="single"/>
        </w:rPr>
        <w:t>Data</w:t>
      </w:r>
      <w:r w:rsidRPr="00F10670">
        <w:rPr>
          <w:i/>
          <w:iCs/>
          <w:u w:val="single"/>
        </w:rPr>
        <w:t xml:space="preserve"> </w:t>
      </w:r>
      <w:r w:rsidR="000B5BB3">
        <w:rPr>
          <w:i/>
          <w:iCs/>
          <w:u w:val="single"/>
        </w:rPr>
        <w:t>A</w:t>
      </w:r>
      <w:r w:rsidR="00C66CEF" w:rsidRPr="00F10670">
        <w:rPr>
          <w:i/>
          <w:iCs/>
          <w:u w:val="single"/>
        </w:rPr>
        <w:t xml:space="preserve">nalysis </w:t>
      </w:r>
      <w:r w:rsidR="000B5BB3">
        <w:rPr>
          <w:i/>
          <w:iCs/>
          <w:u w:val="single"/>
        </w:rPr>
        <w:t>P</w:t>
      </w:r>
      <w:r w:rsidR="00C66CEF" w:rsidRPr="00F10670">
        <w:rPr>
          <w:i/>
          <w:iCs/>
          <w:u w:val="single"/>
        </w:rPr>
        <w:t>ipeline:</w:t>
      </w:r>
    </w:p>
    <w:p w14:paraId="38FA20CF" w14:textId="1561EF74" w:rsidR="00DB77C0" w:rsidRDefault="000A7593" w:rsidP="00407563">
      <w:pPr>
        <w:spacing w:line="480" w:lineRule="auto"/>
      </w:pPr>
      <w:ins w:id="41" w:author="Jonathan Wood" w:date="2021-03-16T13:14:00Z">
        <w:r>
          <w:t>We performed all data analysis in custom-written MATLAB scripts (</w:t>
        </w:r>
        <w:proofErr w:type="spellStart"/>
        <w:r>
          <w:t>Mathworks</w:t>
        </w:r>
        <w:proofErr w:type="spellEnd"/>
        <w:r>
          <w:t>, Natick, MA, USA)</w:t>
        </w:r>
        <w:r w:rsidR="00F507C5">
          <w:t xml:space="preserve">. </w:t>
        </w:r>
      </w:ins>
      <w:moveToRangeStart w:id="42" w:author="Jonathan Wood" w:date="2021-03-16T13:16:00Z" w:name="move66793024"/>
      <w:moveTo w:id="43" w:author="Jonathan Wood" w:date="2021-03-16T13:16:00Z">
        <w:r w:rsidR="00F507C5" w:rsidRPr="00B34D36">
          <w:t>The code/software described in the paper is freely available online at [URL redacted for double-blind review]. The code is available as Extended Data.</w:t>
        </w:r>
        <w:r w:rsidR="00F507C5">
          <w:t xml:space="preserve"> </w:t>
        </w:r>
      </w:moveTo>
      <w:moveToRangeEnd w:id="42"/>
      <w:commentRangeStart w:id="44"/>
      <w:ins w:id="45" w:author="Jonathan Wood" w:date="2021-03-16T13:16:00Z">
        <w:r w:rsidR="00F507C5">
          <w:t>W</w:t>
        </w:r>
      </w:ins>
      <w:ins w:id="46" w:author="Jonathan Wood" w:date="2021-03-16T13:15:00Z">
        <w:r w:rsidR="00F507C5">
          <w:t xml:space="preserve">e used cubic spline interpolation </w:t>
        </w:r>
      </w:ins>
      <w:ins w:id="47" w:author="Jonathan Wood" w:date="2021-03-16T13:16:00Z">
        <w:r w:rsidR="00F507C5">
          <w:t xml:space="preserve">to fill </w:t>
        </w:r>
      </w:ins>
      <w:ins w:id="48" w:author="Jonathan Wood" w:date="2021-03-16T13:15:00Z">
        <w:r w:rsidR="00F507C5">
          <w:t>any gaps in the marker data with the MATLAB spline function</w:t>
        </w:r>
      </w:ins>
      <w:ins w:id="49" w:author="Jonathan Wood" w:date="2021-03-16T13:16:00Z">
        <w:r w:rsidR="00F507C5">
          <w:t>.</w:t>
        </w:r>
      </w:ins>
      <w:commentRangeEnd w:id="44"/>
      <w:ins w:id="50" w:author="Jonathan Wood" w:date="2021-03-22T14:15:00Z">
        <w:r w:rsidR="000E7936">
          <w:rPr>
            <w:rStyle w:val="CommentReference"/>
          </w:rPr>
          <w:commentReference w:id="44"/>
        </w:r>
      </w:ins>
      <w:del w:id="51" w:author="Jonathan Wood" w:date="2021-03-16T13:16:00Z">
        <w:r w:rsidR="00C66CEF" w:rsidDel="00F507C5">
          <w:delText xml:space="preserve">First, </w:delText>
        </w:r>
        <w:r w:rsidR="00B42795" w:rsidDel="00F507C5">
          <w:delText xml:space="preserve">any </w:delText>
        </w:r>
        <w:r w:rsidR="00C66CEF" w:rsidDel="00F507C5">
          <w:delText xml:space="preserve">gaps in the kinematic data </w:delText>
        </w:r>
        <w:r w:rsidR="00B42795" w:rsidDel="00F507C5">
          <w:delText xml:space="preserve">will be filled </w:delText>
        </w:r>
        <w:r w:rsidR="00C66CEF" w:rsidDel="00F507C5">
          <w:delText xml:space="preserve">using a </w:delText>
        </w:r>
        <w:r w:rsidR="00F57A76" w:rsidDel="00F507C5">
          <w:delText xml:space="preserve">Woltring </w:delText>
        </w:r>
        <w:r w:rsidR="005B476B" w:rsidDel="00F507C5">
          <w:delText xml:space="preserve">filter </w:delText>
        </w:r>
        <w:r w:rsidR="00F57A76" w:rsidDel="00F507C5">
          <w:delText>for small gaps (1-</w:delText>
        </w:r>
        <w:r w:rsidR="005B694A" w:rsidDel="00F507C5">
          <w:delText>4</w:delText>
        </w:r>
        <w:r w:rsidR="00F57A76" w:rsidDel="00F507C5">
          <w:delText xml:space="preserve"> frames) and Pattern Fill for larger gaps</w:delText>
        </w:r>
        <w:r w:rsidR="005B694A" w:rsidDel="00F507C5">
          <w:delText xml:space="preserve"> (&gt;4 frames)</w:delText>
        </w:r>
        <w:r w:rsidR="00F57A76" w:rsidDel="00F507C5">
          <w:delText xml:space="preserve"> </w:delText>
        </w:r>
        <w:r w:rsidR="00C66CEF" w:rsidDel="00F507C5">
          <w:delText>in Nexus</w:delText>
        </w:r>
      </w:del>
      <w:del w:id="52" w:author="Jonathan Wood" w:date="2021-02-23T10:23:00Z">
        <w:r w:rsidR="00C66CEF" w:rsidDel="00434D81">
          <w:delText>. The remainder of the</w:delText>
        </w:r>
      </w:del>
      <w:del w:id="53" w:author="Jonathan Wood" w:date="2021-03-16T13:16:00Z">
        <w:r w:rsidR="00C66CEF" w:rsidDel="00F507C5">
          <w:delText xml:space="preserve"> data analysis </w:delText>
        </w:r>
      </w:del>
      <w:del w:id="54" w:author="Jonathan Wood" w:date="2021-02-23T10:23:00Z">
        <w:r w:rsidR="00C66CEF" w:rsidDel="00434D81">
          <w:delText>will be</w:delText>
        </w:r>
      </w:del>
      <w:del w:id="55" w:author="Jonathan Wood" w:date="2021-03-16T13:16:00Z">
        <w:r w:rsidR="00C66CEF" w:rsidDel="00F507C5">
          <w:delText xml:space="preserve"> performed with custom</w:delText>
        </w:r>
        <w:r w:rsidR="00237BEF" w:rsidDel="00F507C5">
          <w:delText>-</w:delText>
        </w:r>
        <w:r w:rsidR="00C66CEF" w:rsidDel="00F507C5">
          <w:delText xml:space="preserve">written MATLAB </w:delText>
        </w:r>
        <w:r w:rsidR="00237BEF" w:rsidDel="00F507C5">
          <w:delText xml:space="preserve">scripts </w:delText>
        </w:r>
        <w:r w:rsidR="00C66CEF" w:rsidDel="00F507C5">
          <w:delText>(</w:delText>
        </w:r>
        <w:r w:rsidR="00C66CEF" w:rsidRPr="00A93ED5" w:rsidDel="00F507C5">
          <w:delText xml:space="preserve">Mathworks, Natick, </w:delText>
        </w:r>
        <w:r w:rsidR="00C66CEF" w:rsidDel="00F507C5">
          <w:delText xml:space="preserve">MA, USA). </w:delText>
        </w:r>
      </w:del>
      <w:moveFromRangeStart w:id="56" w:author="Jonathan Wood" w:date="2021-03-16T13:16:00Z" w:name="move66793024"/>
      <w:moveFrom w:id="57" w:author="Jonathan Wood" w:date="2021-03-16T13:16:00Z">
        <w:r w:rsidR="00C66CEF" w:rsidRPr="00B34D36" w:rsidDel="00F507C5">
          <w:t>The code/software described in the paper is freely available online at [URL redacted for double-blind review]. The code is available as Extended Data.</w:t>
        </w:r>
        <w:r w:rsidR="00C66CEF" w:rsidDel="00F507C5">
          <w:t xml:space="preserve"> </w:t>
        </w:r>
      </w:moveFrom>
      <w:moveFromRangeEnd w:id="56"/>
      <w:r w:rsidR="00F507C5">
        <w:t xml:space="preserve"> Next, </w:t>
      </w:r>
      <w:r w:rsidR="00434D81">
        <w:t>k</w:t>
      </w:r>
      <w:r w:rsidR="00C66CEF" w:rsidRPr="00B34D36">
        <w:t xml:space="preserve">inematic data </w:t>
      </w:r>
      <w:r w:rsidR="00434D81">
        <w:t>were</w:t>
      </w:r>
      <w:r w:rsidR="00F507C5">
        <w:t xml:space="preserve"> </w:t>
      </w:r>
      <w:r w:rsidR="00C66CEF" w:rsidRPr="00B34D36">
        <w:t>low pass filtered at 10 Hz using a 4</w:t>
      </w:r>
      <w:r w:rsidR="00C66CEF" w:rsidRPr="00B34D36">
        <w:rPr>
          <w:vertAlign w:val="superscript"/>
        </w:rPr>
        <w:t>th</w:t>
      </w:r>
      <w:r w:rsidR="00C66CEF" w:rsidRPr="00B34D36">
        <w:t xml:space="preserve"> order Butterworth filter.</w:t>
      </w:r>
      <w:r w:rsidR="00C66CEF">
        <w:t xml:space="preserve"> </w:t>
      </w:r>
      <w:r w:rsidR="004C64A2" w:rsidRPr="00A46808">
        <w:t xml:space="preserve">Kinematic marker data </w:t>
      </w:r>
      <w:r w:rsidR="007637CC">
        <w:t>were</w:t>
      </w:r>
      <w:r w:rsidR="004C64A2" w:rsidRPr="00A46808">
        <w:t xml:space="preserv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w:t>
      </w:r>
      <w:r w:rsidR="00434D81">
        <w:t>ed</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w:t>
      </w:r>
      <w:r w:rsidR="00434D81">
        <w:t>ed</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rsidR="00C66CEF">
        <w:t xml:space="preserve">Step lengths </w:t>
      </w:r>
      <w:r w:rsidR="00434D81">
        <w:t>were</w:t>
      </w:r>
      <w:r w:rsidR="00C66CEF">
        <w:t xml:space="preserve"> calculated as the</w:t>
      </w:r>
      <w:r w:rsidR="005B694A">
        <w:t xml:space="preserve"> sagittal</w:t>
      </w:r>
      <w:r w:rsidR="00C66CEF">
        <w:t xml:space="preserve"> difference between the leading and trailing heel markers at the moment of leading heel strike. </w:t>
      </w:r>
      <w:r w:rsidR="003E6C32">
        <w:t xml:space="preserve">The step length during the last 50 strides of the Baseline phase </w:t>
      </w:r>
      <w:r w:rsidR="00434D81">
        <w:t>was</w:t>
      </w:r>
      <w:r w:rsidR="00E81BA2">
        <w:t xml:space="preserv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 xml:space="preserve">Step lengths </w:t>
      </w:r>
      <w:r w:rsidR="00434D81">
        <w:t>were</w:t>
      </w:r>
      <w:r w:rsidR="00FC2113">
        <w:t xml:space="preserve"> used to calculate o</w:t>
      </w:r>
      <w:r w:rsidR="00C66CEF">
        <w:t>ur primary outcome</w:t>
      </w:r>
      <w:r w:rsidR="00FC2113">
        <w:t>,</w:t>
      </w:r>
      <w:r w:rsidR="00C66CEF">
        <w:t xml:space="preserve"> step asymmetry index</w:t>
      </w:r>
      <w:r w:rsidR="00DB77C0">
        <w:t xml:space="preserve"> (SAI):</w:t>
      </w:r>
      <w:r w:rsidR="00C66CEF">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31F1C63A"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1C2356">
        <w:t xml:space="preserve">was </w:t>
      </w:r>
      <w:r w:rsidR="008B7413">
        <w:t xml:space="preserve">always positive. </w:t>
      </w:r>
      <w:r w:rsidR="005E7F90">
        <w:t xml:space="preserve">SAI </w:t>
      </w:r>
      <w:r w:rsidR="001C2356">
        <w:t>was</w:t>
      </w:r>
      <w:r w:rsidR="005E7F90">
        <w:t xml:space="preserve"> calculated on a stride-by-stride basis throughout all walking phases. </w:t>
      </w:r>
      <w:r w:rsidR="001915A5">
        <w:t xml:space="preserve">We </w:t>
      </w:r>
      <w:r w:rsidR="00ED75F4">
        <w:t>correct</w:t>
      </w:r>
      <w:r w:rsidR="001C2356">
        <w:t>ed</w:t>
      </w:r>
      <w:r w:rsidR="00ED75F4">
        <w:t xml:space="preserve">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 xml:space="preserve">from all strides for that respective session. The baseline corrected measure </w:t>
      </w:r>
      <w:r w:rsidR="001C2356">
        <w:t>was</w:t>
      </w:r>
      <w:r w:rsidR="00E00AF1">
        <w:t xml:space="preserv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327DC6F0" w:rsidR="00E00AF1" w:rsidRDefault="00A20B70" w:rsidP="00407563">
      <w:pPr>
        <w:spacing w:line="480" w:lineRule="auto"/>
      </w:pPr>
      <w:r>
        <w:t>We also calculate</w:t>
      </w:r>
      <w:r w:rsidR="001C2356">
        <w:t>d</w:t>
      </w:r>
      <w:r>
        <w:t xml:space="preserve"> limb placement asymmetry. Leading limb foot placement </w:t>
      </w:r>
      <w:r w:rsidR="001C2356">
        <w:t xml:space="preserve">was calculated as </w:t>
      </w:r>
      <w:r>
        <w:t xml:space="preserve">the sagittal distance between the hip and ankle marker during that limb’s heel strike and trailing limb placement </w:t>
      </w:r>
      <w:r w:rsidR="001C2356">
        <w:t xml:space="preserve">was calculated as </w:t>
      </w:r>
      <w:r>
        <w:t>the sagittal distance between the same markers during that limb</w:t>
      </w:r>
      <w:r w:rsidR="00C3241E">
        <w:t>’</w:t>
      </w:r>
      <w:r>
        <w:t>s toe off.</w:t>
      </w:r>
      <w:r w:rsidR="00C3241E">
        <w:t xml:space="preserve"> Leading and trailing limb placement asymmetry </w:t>
      </w:r>
      <w:r w:rsidR="001C2356">
        <w:t xml:space="preserve">was </w:t>
      </w:r>
      <w:r w:rsidR="00C3241E">
        <w:t>calculated as the difference between the long and short leading and trailing limb placement, respectively</w:t>
      </w:r>
      <w:r w:rsidR="006D23D6">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6D1B317F"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focus</w:t>
      </w:r>
      <w:r w:rsidR="001C2356">
        <w:t>ed</w:t>
      </w:r>
      <w:r>
        <w:t xml:space="preserve">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t>
      </w:r>
      <w:r w:rsidR="005F1ED9" w:rsidRPr="00B3186F">
        <w:t>track</w:t>
      </w:r>
      <w:r w:rsidR="001C2356">
        <w:t>ed</w:t>
      </w:r>
      <w:r w:rsidR="00E46987" w:rsidRPr="00B3186F">
        <w:t xml:space="preserve"> the target SAI </w:t>
      </w:r>
      <w:r w:rsidR="008478F8" w:rsidRPr="00B3186F">
        <w:t xml:space="preserve">for </w:t>
      </w:r>
      <w:r w:rsidR="00E46987" w:rsidRPr="00B3186F">
        <w:t>each condition.</w:t>
      </w:r>
      <w:r w:rsidR="00E46987">
        <w:t xml:space="preserve"> That is</w:t>
      </w:r>
      <w:r>
        <w:t xml:space="preserve">, </w:t>
      </w:r>
      <w:r w:rsidR="00F507C5">
        <w:t xml:space="preserve">we assumed </w:t>
      </w:r>
      <w:r>
        <w:t xml:space="preserve">the mean SAI </w:t>
      </w:r>
      <w:r w:rsidR="00F507C5">
        <w:t xml:space="preserve">did </w:t>
      </w:r>
      <w:r>
        <w:t xml:space="preserve">not differ across conditions (Learning SAI mean), but the SAI standard deviation (Learning SAI </w:t>
      </w:r>
      <w:r>
        <w:sym w:font="Symbol" w:char="F073"/>
      </w:r>
      <w:r>
        <w:t xml:space="preserve">) </w:t>
      </w:r>
      <w:r w:rsidR="00F507C5">
        <w:t>did</w:t>
      </w:r>
      <w:r>
        <w:t xml:space="preserve">. </w:t>
      </w:r>
      <w:r w:rsidR="00FB5294">
        <w:t xml:space="preserve">The purpose of the Learning phase </w:t>
      </w:r>
      <w:r w:rsidR="001C2356">
        <w:t xml:space="preserve">was </w:t>
      </w:r>
      <w:r w:rsidR="00FB5294">
        <w:t>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w:t>
      </w:r>
      <w:r w:rsidR="00D00BF3">
        <w:t>2</w:t>
      </w:r>
      <w:r w:rsidR="007D087E">
        <w:t>A, learning insets)</w:t>
      </w:r>
      <w:r>
        <w:t xml:space="preserve">. </w:t>
      </w:r>
    </w:p>
    <w:p w14:paraId="3A281FC1" w14:textId="77777777" w:rsidR="003C4546" w:rsidRDefault="003C4546" w:rsidP="00407563">
      <w:pPr>
        <w:spacing w:line="480" w:lineRule="auto"/>
      </w:pPr>
    </w:p>
    <w:p w14:paraId="327A0625" w14:textId="07344B4C" w:rsidR="003C4546" w:rsidRDefault="00143A46" w:rsidP="00407563">
      <w:pPr>
        <w:spacing w:line="480" w:lineRule="auto"/>
      </w:pPr>
      <w:r>
        <w:t>O</w:t>
      </w:r>
      <w:r w:rsidR="00B90E23">
        <w:t>ur hypotheses focus</w:t>
      </w:r>
      <w:r w:rsidR="001C2356">
        <w:t>ed</w:t>
      </w:r>
      <w:r w:rsidR="00B90E23">
        <w:t xml:space="preserve">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rsidR="001C2356">
        <w:t>were</w:t>
      </w:r>
      <w:r>
        <w:t xml:space="preserve"> analyzed </w:t>
      </w:r>
      <w:r w:rsidR="007562D9">
        <w:t>at two different time points</w:t>
      </w:r>
      <w:r w:rsidR="00B94F95">
        <w:t>. First,</w:t>
      </w:r>
      <w:r w:rsidR="00CF21BD">
        <w:t xml:space="preserve"> to characterize the </w:t>
      </w:r>
      <w:r w:rsidR="007562D9">
        <w:t xml:space="preserve">total magnitude of use-dependent learning, </w:t>
      </w:r>
      <w:r w:rsidR="00ED20F0">
        <w:t>we calculate</w:t>
      </w:r>
      <w:r w:rsidR="001C2356">
        <w:t>d</w:t>
      </w:r>
      <w:r w:rsidR="00ED20F0">
        <w:t xml:space="preserv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we calculate</w:t>
      </w:r>
      <w:r w:rsidR="001C2356">
        <w:t>d</w:t>
      </w:r>
      <w:r w:rsidR="00ED20F0">
        <w:t xml:space="preserv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We also analyze</w:t>
      </w:r>
      <w:r w:rsidR="001C2356">
        <w:t>d</w:t>
      </w:r>
      <w:r w:rsidR="00BF7145">
        <w:t xml:space="preserv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2228DE40" w:rsidR="00591F30" w:rsidRDefault="00591F30" w:rsidP="00407563">
      <w:pPr>
        <w:spacing w:line="480" w:lineRule="auto"/>
      </w:pPr>
      <w:r>
        <w:t xml:space="preserve">W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w:t>
      </w:r>
      <w:proofErr w:type="spellStart"/>
      <w:r w:rsidR="00EE1E48" w:rsidRPr="00B3186F">
        <w:t>Diedrichsen</w:t>
      </w:r>
      <w:proofErr w:type="spellEnd"/>
      <w:r w:rsidR="00EE1E48" w:rsidRPr="00B3186F">
        <w:t xml:space="preserve"> et al. study, </w:t>
      </w:r>
      <w:r w:rsidR="00E429FB" w:rsidRPr="00B3186F">
        <w:t xml:space="preserve">the learning paradigm </w:t>
      </w:r>
      <w:r w:rsidR="00652204">
        <w:t xml:space="preserve">in this study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w:t>
      </w:r>
      <w:proofErr w:type="spellStart"/>
      <w:r w:rsidR="00434022" w:rsidRPr="00B3186F">
        <w:t>Diedrichsen</w:t>
      </w:r>
      <w:proofErr w:type="spellEnd"/>
      <w:r w:rsidR="00434022" w:rsidRPr="00B3186F">
        <w:t xml:space="preserve">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450E49"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450E49"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450E49"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450E49"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D6C03D7" w14:textId="1C965FDE" w:rsidR="00B91E53"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E94B2A">
        <w:instrText xml:space="preserve"> ADDIN ZOTERO_ITEM CSL_CITATION {"citationID":"uLLXRSHf","properties":{"formattedCitation":"(Bond and Taylor, 2015; Taylor and Ivry, 2011)","plainCitation":"(Bond and Taylor, 2015; Taylor and Ivry, 2011)","dontUpdate":true,"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proofErr w:type="spellStart"/>
      <w:r w:rsidR="0098525F" w:rsidRPr="00B3186F">
        <w:t>Diedrichsen</w:t>
      </w:r>
      <w:proofErr w:type="spellEnd"/>
      <w:r w:rsidR="0098525F" w:rsidRPr="00B3186F">
        <w:t xml:space="preserve">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1A43A7FC" w14:textId="31563744" w:rsidR="00591F30"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Formally, t</w:t>
      </w:r>
      <w:r w:rsidR="00591F30">
        <w:t xml:space="preserve">his model </w:t>
      </w:r>
      <w:r w:rsidR="00345A0C">
        <w:t xml:space="preserve">follows </w:t>
      </w:r>
      <w:r w:rsidR="00964B11">
        <w:t xml:space="preserve">from </w:t>
      </w:r>
      <w:r w:rsidR="00345A0C">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Sabes (2011)</w:t>
      </w:r>
      <w:r w:rsidR="00880873">
        <w:t>:</w:t>
      </w:r>
    </w:p>
    <w:p w14:paraId="30902638" w14:textId="77777777" w:rsidR="00591F30" w:rsidRDefault="00591F30" w:rsidP="00407563">
      <w:pPr>
        <w:spacing w:line="480" w:lineRule="auto"/>
      </w:pPr>
    </w:p>
    <w:p w14:paraId="7FFEDB75" w14:textId="0AFE3B07" w:rsidR="00591F30" w:rsidRDefault="00450E49"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450E49"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450E49"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58" w:name="_Hlk37794084"/>
            <m:r>
              <w:rPr>
                <w:rFonts w:ascii="Cambria Math" w:hAnsi="Cambria Math"/>
              </w:rPr>
              <m:t>β</m:t>
            </m:r>
            <w:bookmarkEnd w:id="58"/>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136FA0B4" w14:textId="28EF465C" w:rsidR="00F6421A"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1B253CC5" w14:textId="77777777" w:rsidR="00F6421A" w:rsidRDefault="00F6421A" w:rsidP="00407563">
      <w:pPr>
        <w:spacing w:line="480" w:lineRule="auto"/>
      </w:pPr>
    </w:p>
    <w:p w14:paraId="2A764265" w14:textId="1D24B1E9" w:rsidR="00F6421A" w:rsidRDefault="00345A0C" w:rsidP="00407563">
      <w:pPr>
        <w:spacing w:line="480" w:lineRule="auto"/>
      </w:pPr>
      <w:bookmarkStart w:id="59"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59"/>
      <w:r w:rsidR="00BD2F3B">
        <w:t>In this study</w:t>
      </w:r>
      <w:r w:rsidR="00C274B7">
        <w:t xml:space="preserve">, the primary </w:t>
      </w:r>
      <w:r w:rsidR="00D63480">
        <w:t>comparisons</w:t>
      </w:r>
      <w:r w:rsidR="00C274B7">
        <w:t xml:space="preserve"> </w:t>
      </w:r>
      <w:r w:rsidR="00305B8C">
        <w:t xml:space="preserve">we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The Strategy plus Use-Dependent model predict</w:t>
      </w:r>
      <w:r w:rsidR="00305B8C">
        <w:t>ed</w:t>
      </w:r>
      <w:r w:rsidR="00C274B7">
        <w:t xml:space="preserve">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61483656" w:rsidR="007A61A4" w:rsidRDefault="007A61A4" w:rsidP="00407563">
      <w:pPr>
        <w:tabs>
          <w:tab w:val="left" w:pos="3510"/>
        </w:tabs>
        <w:spacing w:line="480" w:lineRule="auto"/>
      </w:pPr>
    </w:p>
    <w:p w14:paraId="7D56591C" w14:textId="77777777" w:rsidR="001904D1" w:rsidRPr="00AD66E0" w:rsidRDefault="001904D1" w:rsidP="001904D1">
      <w:pPr>
        <w:spacing w:line="480" w:lineRule="auto"/>
        <w:rPr>
          <w:i/>
          <w:iCs/>
          <w:u w:val="single"/>
        </w:rPr>
      </w:pPr>
      <w:r w:rsidRPr="00AD66E0">
        <w:rPr>
          <w:i/>
          <w:iCs/>
          <w:u w:val="single"/>
        </w:rPr>
        <w:t>Simulations:</w:t>
      </w:r>
    </w:p>
    <w:p w14:paraId="74A59382" w14:textId="6239D356" w:rsidR="001904D1" w:rsidRPr="00AD66E0" w:rsidRDefault="001904D1" w:rsidP="001904D1">
      <w:pPr>
        <w:spacing w:line="480" w:lineRule="auto"/>
      </w:pPr>
      <w:commentRangeStart w:id="60"/>
      <w:r w:rsidRPr="00AD66E0">
        <w:t xml:space="preserve">We simulated both models </w:t>
      </w:r>
      <w:r>
        <w:t xml:space="preserve">a priori a </w:t>
      </w:r>
      <w:r w:rsidRPr="00AD66E0">
        <w:t xml:space="preserve">to demonstrate how each accounts for the consistency of practiced target step lengths. The Strategy plus Use-Dependent model is robust to environmental consistency in cases, as here, where there is a large asymmetry in one direction. The model assumes use-dependent learning is slower to learn and washout than cognitive strategies; therefore, as long as the practiced asymmetry is much larger than the current state of use-dependent learning, the consistency of target step lengths has minimal impact on its output. The Adaptive Bayesian model stands in direct contrast to this framework. In this model, the MAP estimate, and thus the observed use-dependent bias during Washout, is sensitive to environmental consistency: T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commentRangeEnd w:id="60"/>
      <w:r w:rsidR="00717632">
        <w:rPr>
          <w:rStyle w:val="CommentReference"/>
        </w:rPr>
        <w:commentReference w:id="60"/>
      </w:r>
    </w:p>
    <w:p w14:paraId="0F18EAAD" w14:textId="77777777" w:rsidR="001904D1" w:rsidRPr="00AD66E0" w:rsidRDefault="001904D1" w:rsidP="001904D1">
      <w:pPr>
        <w:spacing w:line="480" w:lineRule="auto"/>
      </w:pPr>
    </w:p>
    <w:p w14:paraId="49EF997B" w14:textId="2D48F254" w:rsidR="001904D1" w:rsidRPr="00AD66E0" w:rsidRDefault="001904D1" w:rsidP="001904D1">
      <w:pPr>
        <w:spacing w:line="480" w:lineRule="auto"/>
      </w:pPr>
      <w:r w:rsidRPr="00AD66E0">
        <w:rPr>
          <w:shd w:val="clear" w:color="auto" w:fill="FFFFFF"/>
        </w:rPr>
        <w:t>Preliminary model parameters were obtained by fitting the models to walking data (n=16 participants) from [withheld due to double-blind</w:t>
      </w:r>
      <w:r w:rsidR="003E122A">
        <w:rPr>
          <w:shd w:val="clear" w:color="auto" w:fill="FFFFFF"/>
        </w:rPr>
        <w:t xml:space="preserve"> reviewing</w:t>
      </w:r>
      <w:r w:rsidRPr="00AD66E0">
        <w:rPr>
          <w:shd w:val="clear" w:color="auto" w:fill="FFFFFF"/>
        </w:rPr>
        <w:t xml:space="preserve">], which used a protocol most similar to the Constant condition that we currently propose. </w:t>
      </w:r>
      <w:r w:rsidRPr="00AD66E0">
        <w:t xml:space="preserve">(R-squared values: Adaptive Bayesian model = 0.895 ± 0.019; Strategy plus Use-Dependent = 0.870 ± 0.021 [mean ± SEM]). We then simulated our proposed experiment 1000 times with the mean learning function from each bootstrapped sample of the individual parameter fits. Figure </w:t>
      </w:r>
      <w:r w:rsidR="003E11D6">
        <w:t>2</w:t>
      </w:r>
      <w:r w:rsidRPr="00AD66E0">
        <w:t xml:space="preserve"> details the simulated data from these parameters for each condition. The panels in Figure </w:t>
      </w:r>
      <w:r w:rsidR="003E11D6">
        <w:t>2</w:t>
      </w:r>
      <w:r w:rsidRPr="00AD66E0">
        <w:t xml:space="preserve">A show each model simulation for the entire experiment. Across all 3 conditions, the models diverge in their predictions regarding use-dependent biases during the Washout phase. </w:t>
      </w:r>
    </w:p>
    <w:p w14:paraId="07DFEB17" w14:textId="77777777" w:rsidR="001904D1" w:rsidRPr="00AD66E0" w:rsidRDefault="001904D1" w:rsidP="001904D1">
      <w:pPr>
        <w:spacing w:line="480" w:lineRule="auto"/>
      </w:pPr>
    </w:p>
    <w:p w14:paraId="344A77F2" w14:textId="6A3821FC" w:rsidR="001904D1" w:rsidRPr="00AD66E0" w:rsidRDefault="001904D1" w:rsidP="001904D1">
      <w:pPr>
        <w:spacing w:line="480" w:lineRule="auto"/>
      </w:pPr>
      <w:r w:rsidRPr="00AD66E0">
        <w:t xml:space="preserve">We plotted use-dependent biases during both Initial Bias and Early Washout (Figure </w:t>
      </w:r>
      <w:r w:rsidR="003E11D6">
        <w:t>2</w:t>
      </w:r>
      <w:r w:rsidRPr="00AD66E0">
        <w:t xml:space="preserve">B and C). Overall, the Strategy plus Use-Dependent model predicts more consistent use-dependent biases across conditions for both Initial Bias and Early Washout. However, the Adaptive Bayesian model demonstrates consistently decreasing bias when the conditions become less stable during the Learning phase. For our third point of direct comparison between model predictions, we also analyzed the </w:t>
      </w:r>
      <w:r w:rsidR="005B7B30">
        <w:t>W</w:t>
      </w:r>
      <w:r w:rsidRPr="00AD66E0">
        <w:t xml:space="preserve">ashout </w:t>
      </w:r>
      <w:r w:rsidR="005B7B30">
        <w:t>R</w:t>
      </w:r>
      <w:r w:rsidRPr="00AD66E0">
        <w:t xml:space="preserve">ates for each model (Figure </w:t>
      </w:r>
      <w:r w:rsidR="003E11D6">
        <w:t>2</w:t>
      </w:r>
      <w:r w:rsidRPr="00AD66E0">
        <w:t xml:space="preserve">D). The Strategy plus Use-Dependent model predicts a consistent </w:t>
      </w:r>
      <w:r w:rsidR="009A466D">
        <w:t>W</w:t>
      </w:r>
      <w:r w:rsidRPr="00AD66E0">
        <w:t xml:space="preserve">ashout </w:t>
      </w:r>
      <w:r w:rsidR="009A466D">
        <w:t>R</w:t>
      </w:r>
      <w:r w:rsidRPr="00AD66E0">
        <w:t>ate across conditions, whereas the Adaptative Bayesian model predicts slower washout as the conditions during Learning increase in variability. Based on these simulations, if the Strategy plus Use-Dependent model is a more accurate model, we will observe similar use-dependent biases between conditions; however, if the Adaptive Bayes model is more accurate, we should observe different use-dependent biases between conditions.</w:t>
      </w:r>
    </w:p>
    <w:p w14:paraId="2C8F98F9" w14:textId="34000ACB" w:rsidR="005E59D8" w:rsidRDefault="0033705B" w:rsidP="005E59D8">
      <w:pPr>
        <w:keepNext/>
        <w:tabs>
          <w:tab w:val="left" w:pos="3510"/>
        </w:tabs>
        <w:spacing w:line="480" w:lineRule="auto"/>
      </w:pPr>
      <w:r>
        <w:rPr>
          <w:noProof/>
        </w:rPr>
        <w:drawing>
          <wp:inline distT="0" distB="0" distL="0" distR="0" wp14:anchorId="00AAD528" wp14:editId="36CED9F3">
            <wp:extent cx="5885688" cy="4529328"/>
            <wp:effectExtent l="0" t="0" r="1270" b="5080"/>
            <wp:docPr id="6" name="Picture 6"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diagram,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85688" cy="4529328"/>
                    </a:xfrm>
                    <a:prstGeom prst="rect">
                      <a:avLst/>
                    </a:prstGeom>
                  </pic:spPr>
                </pic:pic>
              </a:graphicData>
            </a:graphic>
          </wp:inline>
        </w:drawing>
      </w:r>
    </w:p>
    <w:p w14:paraId="2A597575" w14:textId="43CC9B74" w:rsidR="001904D1" w:rsidRPr="005E59D8" w:rsidRDefault="005E59D8" w:rsidP="005E59D8">
      <w:pPr>
        <w:pStyle w:val="Caption"/>
        <w:rPr>
          <w:color w:val="auto"/>
          <w:sz w:val="20"/>
          <w:szCs w:val="20"/>
        </w:rPr>
      </w:pPr>
      <w:r w:rsidRPr="005E59D8">
        <w:rPr>
          <w:b/>
          <w:bCs/>
          <w:color w:val="auto"/>
          <w:sz w:val="20"/>
          <w:szCs w:val="20"/>
        </w:rPr>
        <w:t>Figure 3: Simulated results</w:t>
      </w:r>
      <w:r w:rsidRPr="00045B2C">
        <w:rPr>
          <w:b/>
          <w:bCs/>
          <w:color w:val="auto"/>
          <w:sz w:val="20"/>
          <w:szCs w:val="20"/>
        </w:rPr>
        <w:t>. (A)</w:t>
      </w:r>
      <w:r w:rsidRPr="005E59D8">
        <w:rPr>
          <w:color w:val="auto"/>
          <w:sz w:val="20"/>
          <w:szCs w:val="20"/>
        </w:rPr>
        <w:t xml:space="preserve"> The experiment was simulated 1000 times using bootstrapped samples of parameter values from a previously collected dataset</w:t>
      </w:r>
      <w:r w:rsidR="005B7B30">
        <w:rPr>
          <w:color w:val="auto"/>
          <w:sz w:val="20"/>
          <w:szCs w:val="20"/>
        </w:rPr>
        <w:t xml:space="preserve"> (citation redacted for double blind reviewing)</w:t>
      </w:r>
      <w:r w:rsidRPr="005E59D8">
        <w:rPr>
          <w:color w:val="auto"/>
          <w:sz w:val="20"/>
          <w:szCs w:val="20"/>
        </w:rPr>
        <w:t>. Results of the simulation are plotted as means with shaded errors indicating standard deviation of bootstrapped sample means. The first 10 strides of the Learning phase and the first 50 strides of the Washout phase are plotted in the</w:t>
      </w:r>
      <w:r w:rsidR="005B7B30">
        <w:rPr>
          <w:color w:val="auto"/>
          <w:sz w:val="20"/>
          <w:szCs w:val="20"/>
        </w:rPr>
        <w:t xml:space="preserve"> left and right</w:t>
      </w:r>
      <w:r w:rsidRPr="005E59D8">
        <w:rPr>
          <w:color w:val="auto"/>
          <w:sz w:val="20"/>
          <w:szCs w:val="20"/>
        </w:rPr>
        <w:t xml:space="preserve"> insets</w:t>
      </w:r>
      <w:r w:rsidR="005B7B30">
        <w:rPr>
          <w:color w:val="auto"/>
          <w:sz w:val="20"/>
          <w:szCs w:val="20"/>
        </w:rPr>
        <w:t>, respectively</w:t>
      </w:r>
      <w:r w:rsidRPr="005E59D8">
        <w:rPr>
          <w:color w:val="auto"/>
          <w:sz w:val="20"/>
          <w:szCs w:val="20"/>
        </w:rPr>
        <w:t xml:space="preserve">. </w:t>
      </w:r>
      <w:r w:rsidRPr="00045B2C">
        <w:rPr>
          <w:b/>
          <w:bCs/>
          <w:color w:val="auto"/>
          <w:sz w:val="20"/>
          <w:szCs w:val="20"/>
        </w:rPr>
        <w:t>(B)</w:t>
      </w:r>
      <w:r w:rsidRPr="005E59D8">
        <w:rPr>
          <w:color w:val="auto"/>
          <w:sz w:val="20"/>
          <w:szCs w:val="20"/>
        </w:rPr>
        <w:t xml:space="preserve"> Initial Bias is the mean of the first 5 strides of the Washout phase and </w:t>
      </w:r>
      <w:r w:rsidRPr="00045B2C">
        <w:rPr>
          <w:b/>
          <w:bCs/>
          <w:color w:val="auto"/>
          <w:sz w:val="20"/>
          <w:szCs w:val="20"/>
        </w:rPr>
        <w:t>(C)</w:t>
      </w:r>
      <w:r w:rsidRPr="005E59D8">
        <w:rPr>
          <w:color w:val="auto"/>
          <w:sz w:val="20"/>
          <w:szCs w:val="20"/>
        </w:rPr>
        <w:t xml:space="preserve"> Early Washout is strides 6-30 of the Washout phase. </w:t>
      </w:r>
      <w:r w:rsidRPr="00045B2C">
        <w:rPr>
          <w:b/>
          <w:bCs/>
          <w:color w:val="auto"/>
          <w:sz w:val="20"/>
          <w:szCs w:val="20"/>
        </w:rPr>
        <w:t>(D)</w:t>
      </w:r>
      <w:r w:rsidRPr="005E59D8">
        <w:rPr>
          <w:color w:val="auto"/>
          <w:sz w:val="20"/>
          <w:szCs w:val="20"/>
        </w:rPr>
        <w:t xml:space="preserve"> Mean and standard deviations of </w:t>
      </w:r>
      <w:r w:rsidR="005B7B30">
        <w:rPr>
          <w:color w:val="auto"/>
          <w:sz w:val="20"/>
          <w:szCs w:val="20"/>
        </w:rPr>
        <w:t>W</w:t>
      </w:r>
      <w:r w:rsidRPr="005E59D8">
        <w:rPr>
          <w:color w:val="auto"/>
          <w:sz w:val="20"/>
          <w:szCs w:val="20"/>
        </w:rPr>
        <w:t xml:space="preserve">ashout </w:t>
      </w:r>
      <w:r w:rsidR="005B7B30">
        <w:rPr>
          <w:color w:val="auto"/>
          <w:sz w:val="20"/>
          <w:szCs w:val="20"/>
        </w:rPr>
        <w:t>R</w:t>
      </w:r>
      <w:r w:rsidRPr="005E59D8">
        <w:rPr>
          <w:color w:val="auto"/>
          <w:sz w:val="20"/>
          <w:szCs w:val="20"/>
        </w:rPr>
        <w:t xml:space="preserve">ates </w:t>
      </w:r>
      <w:r w:rsidR="005B7B30">
        <w:rPr>
          <w:color w:val="auto"/>
          <w:sz w:val="20"/>
          <w:szCs w:val="20"/>
        </w:rPr>
        <w:t xml:space="preserve">(first 50 strides of Washout) of </w:t>
      </w:r>
      <w:r w:rsidRPr="005E59D8">
        <w:rPr>
          <w:color w:val="auto"/>
          <w:sz w:val="20"/>
          <w:szCs w:val="20"/>
        </w:rPr>
        <w:t>each model across conditions. For panels B-D, filled circles represent the mean and error bars represent one standard deviation of bootstrapped sample means. Some error bars are not visible as their values are small and thus obscured by dots representing mean values.</w:t>
      </w:r>
    </w:p>
    <w:p w14:paraId="1AA19199" w14:textId="77777777" w:rsidR="005E59D8" w:rsidRDefault="005E59D8" w:rsidP="00407563">
      <w:pPr>
        <w:tabs>
          <w:tab w:val="left" w:pos="3510"/>
        </w:tabs>
        <w:spacing w:line="480" w:lineRule="auto"/>
        <w:rPr>
          <w:b/>
          <w:bCs/>
        </w:rPr>
      </w:pPr>
    </w:p>
    <w:p w14:paraId="17F7CBF3" w14:textId="368B5751"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018F66F7" w:rsidR="00DD1498" w:rsidRDefault="00DD1498" w:rsidP="00407563">
      <w:pPr>
        <w:tabs>
          <w:tab w:val="left" w:pos="3510"/>
        </w:tabs>
        <w:spacing w:line="480" w:lineRule="auto"/>
      </w:pPr>
      <w:r>
        <w:t>Model fitting and model selection, in conjunction with behavioral analyses, form</w:t>
      </w:r>
      <w:r w:rsidR="00305B8C">
        <w:t>ed</w:t>
      </w:r>
      <w:r>
        <w:t xml:space="preserve"> the basis for our inferences regarding which of the two models (hypotheses) is more strongly supported.</w:t>
      </w:r>
    </w:p>
    <w:p w14:paraId="756DC9B3" w14:textId="77777777" w:rsidR="009A466D" w:rsidRDefault="009A466D" w:rsidP="00407563">
      <w:pPr>
        <w:tabs>
          <w:tab w:val="left" w:pos="3510"/>
        </w:tabs>
        <w:spacing w:line="480" w:lineRule="auto"/>
      </w:pPr>
    </w:p>
    <w:p w14:paraId="7C9B3194" w14:textId="77777777" w:rsidR="009A466D" w:rsidRPr="0085029E" w:rsidRDefault="009A466D" w:rsidP="009A466D">
      <w:pPr>
        <w:spacing w:line="480" w:lineRule="auto"/>
        <w:rPr>
          <w:i/>
          <w:iCs/>
          <w:u w:val="single"/>
        </w:rPr>
      </w:pPr>
      <w:r>
        <w:rPr>
          <w:i/>
          <w:iCs/>
          <w:u w:val="single"/>
        </w:rPr>
        <w:t>Behavior:</w:t>
      </w:r>
    </w:p>
    <w:p w14:paraId="68C9E6E3" w14:textId="3ABCDEB6" w:rsidR="009A466D" w:rsidRDefault="009A466D" w:rsidP="009A466D">
      <w:pPr>
        <w:spacing w:line="480" w:lineRule="auto"/>
      </w:pPr>
      <w:r>
        <w:t xml:space="preserve">As stated above, we did not have competing hypotheses regarding the Learning phase, and we expected participants to accurately follow the visual targets. T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These assumptions were assessed using repeated measures ANOVA and in the case of a significant test, we performed post-hoc Bonferroni-corrected pairwise comparisons. </w:t>
      </w:r>
    </w:p>
    <w:p w14:paraId="24AB7080" w14:textId="77777777" w:rsidR="009A466D" w:rsidRDefault="009A466D" w:rsidP="009A466D">
      <w:pPr>
        <w:spacing w:line="480" w:lineRule="auto"/>
      </w:pPr>
    </w:p>
    <w:p w14:paraId="6007B6C4" w14:textId="77777777" w:rsidR="009A466D" w:rsidRDefault="009A466D" w:rsidP="009A466D">
      <w:pPr>
        <w:spacing w:line="480" w:lineRule="auto"/>
      </w:pPr>
      <w:r>
        <w:t xml:space="preserve">As the Adaptive Bayesian model predicts differences in use-dependent bias across conditions, we performed statistical analyses of Initial Bias, Early Washout and washout rate using separate repeated measures ANOVAs. In cases of a significant ANOVA, we performed post-hoc pairwise comparisons with Bonferroni-corrected t-tests. Because the Strategy plus Use-Dependent model predicts similar use-dependent biases across conditions, we also performed equivalence tests on Initial Bias, Early Washout and washout rate using the two one-sided tests (TOST) procedure </w:t>
      </w:r>
      <w:r>
        <w:fldChar w:fldCharType="begin"/>
      </w:r>
      <w:r>
        <w:instrText xml:space="preserve"> ADDIN ZOTERO_ITEM CSL_CITATION {"citationID":"aBdigHz8","properties":{"formattedCitation":"(Lakens, 2017)","plainCitation":"(Lakens, 2017)","noteIndex":0},"citationItems":[{"id":"9OxhMimF/zkzycCLc","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 0.3; see </w:t>
      </w:r>
      <w:r>
        <w:fldChar w:fldCharType="begin"/>
      </w:r>
      <w:r>
        <w:instrText xml:space="preserve"> ADDIN ZOTERO_ITEM CSL_CITATION {"citationID":"EEeVBAde","properties":{"formattedCitation":"(Lakens, 2013)","plainCitation":"(Lakens, 2013)","dontUpdate":true,"noteIndex":0},"citationItems":[{"id":"9OxhMimF/e1BJGMdb","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22FB55FF" w14:textId="77777777" w:rsidR="009A466D" w:rsidRDefault="009A466D" w:rsidP="009A466D">
      <w:pPr>
        <w:spacing w:line="480" w:lineRule="auto"/>
      </w:pPr>
    </w:p>
    <w:p w14:paraId="1F1ED47B" w14:textId="30B204CA" w:rsidR="009A466D" w:rsidRDefault="009A466D" w:rsidP="009A466D">
      <w:pPr>
        <w:spacing w:line="480" w:lineRule="auto"/>
        <w:rPr>
          <w:rFonts w:eastAsia="Times New Roman"/>
          <w:szCs w:val="24"/>
        </w:rPr>
      </w:pPr>
      <w:r>
        <w:t xml:space="preserve">We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also reported the empirical equivalence bounds for which we would be able to reject the null hypothesis that there is an effect of condition. </w:t>
      </w:r>
      <w:r>
        <w:rPr>
          <w:rFonts w:eastAsia="Times New Roman"/>
          <w:szCs w:val="24"/>
        </w:rPr>
        <w:t xml:space="preserve">Bonferroni corrected p-values will be used for tests involving multiple comparisons. </w:t>
      </w:r>
      <w:r>
        <w:t xml:space="preserve">Assumptions of normality and equality of variances </w:t>
      </w:r>
      <w:r w:rsidR="0056464A">
        <w:t>were confirmed</w:t>
      </w:r>
      <w:r>
        <w:t xml:space="preserve"> with the Shapiro-Wilks test and </w:t>
      </w:r>
      <w:proofErr w:type="spellStart"/>
      <w:r>
        <w:t>Levene’s</w:t>
      </w:r>
      <w:proofErr w:type="spellEnd"/>
      <w:r>
        <w:t xml:space="preserve"> test, respectively.</w:t>
      </w:r>
    </w:p>
    <w:p w14:paraId="7CCA390A" w14:textId="77777777" w:rsidR="009A466D" w:rsidRDefault="009A466D" w:rsidP="009A466D">
      <w:pPr>
        <w:spacing w:line="480" w:lineRule="auto"/>
      </w:pPr>
    </w:p>
    <w:p w14:paraId="19C7C5E9" w14:textId="079A4B64" w:rsidR="009A466D" w:rsidRDefault="009A466D" w:rsidP="009A466D">
      <w:pPr>
        <w:spacing w:line="480" w:lineRule="auto"/>
      </w:pPr>
      <w:r>
        <w:t>In addition to our parametric analyses of pre-selected epochs, also employ</w:t>
      </w:r>
      <w:r w:rsidR="0056464A">
        <w:t>ed</w:t>
      </w:r>
      <w:r>
        <w:t xml:space="preserve"> a cluster permutation analysis in order to assess SAI differences across the entire Washout phases for each condition </w:t>
      </w:r>
      <w:r>
        <w:fldChar w:fldCharType="begin"/>
      </w:r>
      <w:r>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between bins of 3 strides. Binning, in this case, is used to mitigate the effects of stride-to-stride SAI variability on the analysis and thereby reduce the probability of a Type II error. The largest cluster of consecuti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3F37B453"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trategy plus Use-Dependent model predict</w:t>
      </w:r>
      <w:r w:rsidR="00305B8C">
        <w:t>ed</w:t>
      </w:r>
      <w:r w:rsidR="007C3788">
        <w:t xml:space="preserve"> no difference in </w:t>
      </w:r>
      <w:r w:rsidR="0022790A">
        <w:t>use-dependent bias</w:t>
      </w:r>
      <w:r w:rsidR="007C3788">
        <w:t xml:space="preserve"> across conditions while the Adaptive Bayesian model predict</w:t>
      </w:r>
      <w:r w:rsidR="00305B8C">
        <w:t>ed</w:t>
      </w:r>
      <w:r w:rsidR="007C3788">
        <w:t xml:space="preserve"> reduced </w:t>
      </w:r>
      <w:r w:rsidR="0022790A">
        <w:t>use-dependent bias</w:t>
      </w:r>
      <w:r w:rsidR="007C3788">
        <w:t xml:space="preserve"> </w:t>
      </w:r>
      <w:r w:rsidR="00D342A2">
        <w:t>during</w:t>
      </w:r>
      <w:r w:rsidR="007C3788">
        <w:t xml:space="preserve"> less consistent conditions</w:t>
      </w:r>
      <w:r>
        <w:t>.</w:t>
      </w:r>
      <w:r w:rsidR="00444FF7">
        <w:t xml:space="preserve"> </w:t>
      </w:r>
      <w:r w:rsidR="00305B8C">
        <w:t>W</w:t>
      </w:r>
      <w:r w:rsidR="00444FF7">
        <w:t xml:space="preserve">e fit both models to individual participant data from all three conditions combined, using the </w:t>
      </w:r>
      <w:proofErr w:type="spellStart"/>
      <w:r w:rsidR="00444FF7">
        <w:t>fmincon</w:t>
      </w:r>
      <w:proofErr w:type="spellEnd"/>
      <w:r w:rsidR="00444FF7">
        <w:t xml:space="preserve"> function in MATLAB. This allow</w:t>
      </w:r>
      <w:r w:rsidR="00305B8C">
        <w:t>ed</w:t>
      </w:r>
      <w:r w:rsidR="00444FF7">
        <w:t xml:space="preserve"> us to obtain one set of parameter values for each individual participant</w:t>
      </w:r>
      <w:r w:rsidR="00D342A2">
        <w:t xml:space="preserve"> and model</w:t>
      </w:r>
      <w:r w:rsidR="00444FF7">
        <w:t xml:space="preserve">. </w:t>
      </w:r>
      <w:del w:id="61" w:author="Jonathan Wood" w:date="2021-02-23T17:46:00Z">
        <w:r w:rsidR="00444FF7" w:rsidDel="00305B8C">
          <w:delText xml:space="preserve">We </w:delText>
        </w:r>
      </w:del>
      <w:del w:id="62" w:author="Jonathan Wood" w:date="2021-02-23T17:45:00Z">
        <w:r w:rsidR="00444FF7" w:rsidDel="00305B8C">
          <w:delText xml:space="preserve">will </w:delText>
        </w:r>
      </w:del>
      <w:del w:id="63" w:author="Jonathan Wood" w:date="2021-02-23T17:46:00Z">
        <w:r w:rsidR="00444FF7" w:rsidDel="00305B8C">
          <w:delText xml:space="preserve">provide </w:delText>
        </w:r>
        <w:r w:rsidR="00E63698" w:rsidDel="00305B8C">
          <w:delText>a figure containing</w:delText>
        </w:r>
        <w:r w:rsidR="00444FF7" w:rsidDel="00305B8C">
          <w:delText xml:space="preserve"> </w:delText>
        </w:r>
      </w:del>
      <w:del w:id="64" w:author="Jonathan Wood" w:date="2021-03-26T13:28:00Z">
        <w:r w:rsidR="00444FF7" w:rsidDel="003E11D6">
          <w:delText>individual and group fits for each model</w:delText>
        </w:r>
        <w:r w:rsidR="00DC21D4" w:rsidDel="003E11D6">
          <w:delText xml:space="preserve"> and </w:delText>
        </w:r>
        <w:r w:rsidR="00E63698" w:rsidDel="003E11D6">
          <w:delText xml:space="preserve">comparisons of simulated </w:delText>
        </w:r>
        <w:r w:rsidR="0022790A" w:rsidDel="003E11D6">
          <w:delText>biases</w:delText>
        </w:r>
        <w:r w:rsidR="00E63698" w:rsidDel="003E11D6">
          <w:delText xml:space="preserve"> (using best-fit model parameters) with the behavioral data </w:delText>
        </w:r>
      </w:del>
      <w:del w:id="65" w:author="Jonathan Wood" w:date="2021-02-23T17:46:00Z">
        <w:r w:rsidR="00E63698" w:rsidDel="00305B8C">
          <w:delText xml:space="preserve">to further </w:delText>
        </w:r>
        <w:r w:rsidR="00D31135" w:rsidDel="00305B8C">
          <w:delText>bolster</w:delText>
        </w:r>
        <w:r w:rsidR="00E63698" w:rsidDel="00305B8C">
          <w:delText xml:space="preserve"> </w:delText>
        </w:r>
        <w:r w:rsidR="00444FF7" w:rsidDel="00305B8C">
          <w:delText xml:space="preserve">support for one model </w:delText>
        </w:r>
        <w:r w:rsidR="00152AE6" w:rsidDel="00305B8C">
          <w:delText>over</w:delText>
        </w:r>
        <w:r w:rsidR="00444FF7" w:rsidDel="00305B8C">
          <w:delText xml:space="preserve"> the other. </w:delText>
        </w:r>
      </w:del>
    </w:p>
    <w:p w14:paraId="5BC5DDED" w14:textId="037CB9A1" w:rsidR="00444FF7" w:rsidRDefault="00444FF7" w:rsidP="001C7AA5">
      <w:pPr>
        <w:spacing w:line="480" w:lineRule="auto"/>
      </w:pPr>
    </w:p>
    <w:p w14:paraId="58EACB94" w14:textId="522CE5AA" w:rsidR="003E11D6" w:rsidRDefault="00D342A2" w:rsidP="007F17C4">
      <w:pPr>
        <w:spacing w:line="480" w:lineRule="auto"/>
        <w:rPr>
          <w:ins w:id="66" w:author="Jonathan Wood" w:date="2021-03-26T13:33:00Z"/>
        </w:rPr>
      </w:pPr>
      <w:r>
        <w:t>Additional objective</w:t>
      </w:r>
      <w:r w:rsidR="00444FF7">
        <w:t xml:space="preserve"> support for one model over the other </w:t>
      </w:r>
      <w:r w:rsidR="00305B8C">
        <w:t xml:space="preserve">was </w:t>
      </w:r>
      <w:r w:rsidR="00444FF7">
        <w:t>formally assessed using model selection criteria, specifically Akaike Information Criterion (AIC) scores</w:t>
      </w:r>
      <w:ins w:id="67" w:author="Jonathan Wood" w:date="2021-03-26T13:31:00Z">
        <w:r w:rsidR="00C21105">
          <w:t xml:space="preserve"> (</w:t>
        </w:r>
      </w:ins>
      <w:ins w:id="68" w:author="Jonathan Wood" w:date="2021-03-26T13:32:00Z">
        <w:r w:rsidR="00C21105">
          <w:t>See Model Recovery)</w:t>
        </w:r>
      </w:ins>
      <w:r w:rsidR="00444FF7">
        <w:t xml:space="preserve">. </w:t>
      </w:r>
      <w:r w:rsidR="001C7AA5">
        <w:t>We compare</w:t>
      </w:r>
      <w:r w:rsidR="00305B8C">
        <w:t>d</w:t>
      </w:r>
      <w:r w:rsidR="001C7AA5">
        <w:t xml:space="preserve"> these AIC values between the two models using a paired t-test. Quality of model fits </w:t>
      </w:r>
      <w:r w:rsidR="00C21105">
        <w:t>were</w:t>
      </w:r>
      <w:r w:rsidR="00305B8C">
        <w:t xml:space="preserve"> assessed </w:t>
      </w:r>
      <w:r w:rsidR="001C7AA5">
        <w:t xml:space="preserve">using R-squared values. The number of subjects best fit by each model </w:t>
      </w:r>
      <w:r w:rsidR="00305B8C">
        <w:t>are</w:t>
      </w:r>
      <w:r w:rsidR="001C7AA5">
        <w:t xml:space="preserve"> </w:t>
      </w:r>
      <w:r w:rsidR="003B7452">
        <w:t xml:space="preserve">reported and presented in </w:t>
      </w:r>
      <w:r w:rsidR="00305B8C">
        <w:t>Figure X</w:t>
      </w:r>
      <w:r w:rsidR="001C7AA5">
        <w:t xml:space="preserve">. </w:t>
      </w:r>
      <w:del w:id="69" w:author="Jonathan Wood" w:date="2021-03-26T13:33:00Z">
        <w:r w:rsidR="001C7AA5" w:rsidDel="00C21105">
          <w:delText xml:space="preserve">As fits to </w:delText>
        </w:r>
        <w:commentRangeStart w:id="70"/>
        <w:r w:rsidR="001C7AA5" w:rsidDel="00C21105">
          <w:delText>individual</w:delText>
        </w:r>
      </w:del>
      <w:commentRangeEnd w:id="70"/>
      <w:r w:rsidR="00C21105">
        <w:rPr>
          <w:rStyle w:val="CommentReference"/>
        </w:rPr>
        <w:commentReference w:id="70"/>
      </w:r>
      <w:del w:id="71" w:author="Jonathan Wood" w:date="2021-03-26T13:33:00Z">
        <w:r w:rsidR="001C7AA5" w:rsidDel="00C21105">
          <w:delText xml:space="preserve"> data can be noisy </w:delText>
        </w:r>
        <w:r w:rsidR="001C7AA5" w:rsidDel="00C21105">
          <w:fldChar w:fldCharType="begin"/>
        </w:r>
        <w:r w:rsidR="007A3868" w:rsidDel="00C21105">
          <w:del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1C7AA5" w:rsidDel="00C21105">
          <w:fldChar w:fldCharType="separate"/>
        </w:r>
        <w:r w:rsidR="001C7AA5" w:rsidRPr="00EC7030" w:rsidDel="00C21105">
          <w:delText>(Wilson and Collins, 2019)</w:delText>
        </w:r>
        <w:r w:rsidR="001C7AA5" w:rsidDel="00C21105">
          <w:fldChar w:fldCharType="end"/>
        </w:r>
        <w:r w:rsidR="001C7AA5" w:rsidDel="00C21105">
          <w:delText xml:space="preserve">, we will also calculate AIC scores on fits to the average learning functions across conditions. </w:delText>
        </w:r>
      </w:del>
      <w:r w:rsidR="001C7AA5">
        <w:t xml:space="preserve">To provide confidence intervals on parameter estimates, we </w:t>
      </w:r>
      <w:del w:id="72" w:author="Jonathan Wood" w:date="2021-03-26T13:34:00Z">
        <w:r w:rsidR="001C7AA5" w:rsidDel="00C21105">
          <w:delText xml:space="preserve">will </w:delText>
        </w:r>
      </w:del>
      <w:r w:rsidR="001C7AA5">
        <w:t>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44FA5573" w14:textId="77777777" w:rsidR="00C21105" w:rsidRDefault="00C21105" w:rsidP="007F17C4">
      <w:pPr>
        <w:spacing w:line="480" w:lineRule="auto"/>
      </w:pPr>
    </w:p>
    <w:p w14:paraId="7E56FC6D" w14:textId="77777777" w:rsidR="003E11D6" w:rsidRDefault="003E11D6" w:rsidP="003E11D6">
      <w:pPr>
        <w:spacing w:line="480" w:lineRule="auto"/>
        <w:rPr>
          <w:i/>
          <w:iCs/>
          <w:u w:val="single"/>
        </w:rPr>
      </w:pPr>
      <w:r w:rsidRPr="00AD66E0">
        <w:rPr>
          <w:i/>
          <w:iCs/>
          <w:u w:val="single"/>
        </w:rPr>
        <w:t>Model Recovery</w:t>
      </w:r>
      <w:r>
        <w:rPr>
          <w:i/>
          <w:iCs/>
          <w:u w:val="single"/>
        </w:rPr>
        <w:t xml:space="preserve">: </w:t>
      </w:r>
    </w:p>
    <w:p w14:paraId="4091773B" w14:textId="6955E7EA" w:rsidR="003E11D6" w:rsidRPr="00AD66E0" w:rsidRDefault="003E11D6" w:rsidP="003E11D6">
      <w:pPr>
        <w:spacing w:line="480" w:lineRule="auto"/>
      </w:pPr>
      <w:r w:rsidRPr="00AD66E0">
        <w:t>Due to the central importance of model selection in the proposed study, we performed</w:t>
      </w:r>
      <w:r w:rsidR="00107D42">
        <w:t xml:space="preserve"> a priori</w:t>
      </w:r>
      <w:r w:rsidRPr="00AD66E0">
        <w:t xml:space="preserve"> model recovery analysis</w:t>
      </w:r>
      <w:r w:rsidR="00107D42">
        <w:t xml:space="preserve"> </w:t>
      </w:r>
      <w:r w:rsidRPr="00AD66E0">
        <w:t xml:space="preserve">in order to 1) confirm that the models are distinguishable under ideal circumstances </w:t>
      </w:r>
      <w:r w:rsidRPr="00AD66E0">
        <w:fldChar w:fldCharType="begin"/>
      </w:r>
      <w:r w:rsidRPr="00AD66E0">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Pr="00AD66E0">
        <w:fldChar w:fldCharType="separate"/>
      </w:r>
      <w:r w:rsidRPr="00AD66E0">
        <w:t>(Hardwick et al., 2019; Wilson and Collins, 2019)</w:t>
      </w:r>
      <w:r w:rsidRPr="00AD66E0">
        <w:fldChar w:fldCharType="end"/>
      </w:r>
      <w:r w:rsidRPr="00AD66E0">
        <w:t xml:space="preserve"> and 2) identify the ideal method of model comparison for this situation (between Akaike Information Criterion (AIC) and Bayesian Information Criterion (BIC); Wilson and Collins, 2019). We first sequentially simulated data 1000 times per condition with both models using randomized parameter values obtained by fitting data from a similar study (details in Simulations section). We then fit the simulated data with each model, calculating AIC scores for each model fit and directly compared the two values. A confusion matrix summarizes this process, providing the probability that the model which generated the simulated data was better fit by itself or the other model. Ideally, the model that generated simulated data will be better fit by itself than by the other model, resulting in values closer to 1 when comparing the simulations and fits from the same models (lighter colors on main diagonals in Figure </w:t>
      </w:r>
      <w:r w:rsidR="00C21105">
        <w:t>3</w:t>
      </w:r>
      <w:r w:rsidRPr="00AD66E0">
        <w:t xml:space="preserve">) and values closer to 0 when comparing simulations and fits from opposing models (duller colors on off-diagonals in Figure </w:t>
      </w:r>
      <w:r w:rsidR="00C21105">
        <w:t>3</w:t>
      </w:r>
      <w:r w:rsidRPr="00AD66E0">
        <w:t xml:space="preserve">). In Figure </w:t>
      </w:r>
      <w:r w:rsidR="00C21105">
        <w:t>3</w:t>
      </w:r>
      <w:r w:rsidRPr="00AD66E0">
        <w:t xml:space="preserve">, we show one confusion matrix for each condition and a combined confusion matrix which reveals that the models are distinguishable under these ideal circumstances when using AIC as an objective model comparison criteria. We performed the same procedure for BIC, however this analysis revealed reduced model discriminability (i.e., smaller range between on- and off-diagonal values in the confusion matrix). Therefore, this analysis demonstrates that the two models are distinguishable under these constraints and that AIC is better-matched for the current experiment.  </w:t>
      </w:r>
    </w:p>
    <w:p w14:paraId="583D7DD9" w14:textId="49C6AABF" w:rsidR="001C7AA5" w:rsidRDefault="001C7AA5" w:rsidP="007A61A4">
      <w:pPr>
        <w:spacing w:line="480" w:lineRule="auto"/>
      </w:pPr>
    </w:p>
    <w:p w14:paraId="7A5FC9C2" w14:textId="77777777" w:rsidR="005E59D8" w:rsidRDefault="005E59D8" w:rsidP="005E59D8">
      <w:pPr>
        <w:keepNext/>
        <w:spacing w:line="480" w:lineRule="auto"/>
      </w:pPr>
      <w:r>
        <w:rPr>
          <w:noProof/>
        </w:rPr>
        <w:drawing>
          <wp:inline distT="0" distB="0" distL="0" distR="0" wp14:anchorId="06334B1D" wp14:editId="12400B7F">
            <wp:extent cx="3368111" cy="2714625"/>
            <wp:effectExtent l="0" t="0" r="3810" b="0"/>
            <wp:docPr id="3" name="Picture 3"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treemap chart&#10;&#10;Description automatically generated"/>
                    <pic:cNvPicPr/>
                  </pic:nvPicPr>
                  <pic:blipFill rotWithShape="1">
                    <a:blip r:embed="rId14" cstate="print">
                      <a:extLst>
                        <a:ext uri="{28A0092B-C50C-407E-A947-70E740481C1C}">
                          <a14:useLocalDpi xmlns:a14="http://schemas.microsoft.com/office/drawing/2010/main" val="0"/>
                        </a:ext>
                      </a:extLst>
                    </a:blip>
                    <a:srcRect t="6612"/>
                    <a:stretch/>
                  </pic:blipFill>
                  <pic:spPr bwMode="auto">
                    <a:xfrm>
                      <a:off x="0" y="0"/>
                      <a:ext cx="3382535" cy="2726251"/>
                    </a:xfrm>
                    <a:prstGeom prst="rect">
                      <a:avLst/>
                    </a:prstGeom>
                    <a:ln>
                      <a:noFill/>
                    </a:ln>
                    <a:extLst>
                      <a:ext uri="{53640926-AAD7-44D8-BBD7-CCE9431645EC}">
                        <a14:shadowObscured xmlns:a14="http://schemas.microsoft.com/office/drawing/2010/main"/>
                      </a:ext>
                    </a:extLst>
                  </pic:spPr>
                </pic:pic>
              </a:graphicData>
            </a:graphic>
          </wp:inline>
        </w:drawing>
      </w:r>
    </w:p>
    <w:p w14:paraId="659134A1" w14:textId="456F17F0" w:rsidR="005E59D8" w:rsidRDefault="005E59D8" w:rsidP="005E59D8">
      <w:pPr>
        <w:pStyle w:val="Caption"/>
        <w:rPr>
          <w:color w:val="auto"/>
          <w:sz w:val="20"/>
          <w:szCs w:val="20"/>
        </w:rPr>
      </w:pPr>
      <w:r w:rsidRPr="005E59D8">
        <w:rPr>
          <w:b/>
          <w:bCs/>
          <w:color w:val="auto"/>
          <w:sz w:val="20"/>
          <w:szCs w:val="20"/>
        </w:rPr>
        <w:t>Figure 3: Confusion matrices</w:t>
      </w:r>
      <w:r w:rsidRPr="005E59D8">
        <w:rPr>
          <w:color w:val="auto"/>
          <w:sz w:val="20"/>
          <w:szCs w:val="20"/>
        </w:rPr>
        <w:t>. Four different confusion matrices for each condition and all conditions combined. Lighter colors indicate higher percentages of better fits for each simulated model. Model fits were compared using AIC. AB is the Adaptive Bayesian model, S+U is the Strategy plus Use-Dependent model.</w:t>
      </w:r>
    </w:p>
    <w:p w14:paraId="4D569D69" w14:textId="77777777" w:rsidR="003E122A" w:rsidDel="003F02BB" w:rsidRDefault="003E122A" w:rsidP="00407563">
      <w:pPr>
        <w:spacing w:line="480" w:lineRule="auto"/>
        <w:rPr>
          <w:del w:id="73" w:author="Jonathan Wood" w:date="2021-04-16T09:19:00Z"/>
          <w:u w:val="single"/>
        </w:rPr>
      </w:pPr>
    </w:p>
    <w:p w14:paraId="159629BE" w14:textId="12B49713" w:rsidR="00D67E04" w:rsidRPr="0061724C" w:rsidDel="003F02BB" w:rsidRDefault="00D67E04" w:rsidP="00407563">
      <w:pPr>
        <w:spacing w:line="480" w:lineRule="auto"/>
        <w:rPr>
          <w:del w:id="74" w:author="Jonathan Wood" w:date="2021-04-16T09:19:00Z"/>
          <w:i/>
          <w:iCs/>
          <w:u w:val="single"/>
        </w:rPr>
      </w:pPr>
      <w:del w:id="75" w:author="Jonathan Wood" w:date="2021-04-16T09:19:00Z">
        <w:r w:rsidRPr="0061724C" w:rsidDel="003F02BB">
          <w:rPr>
            <w:i/>
            <w:iCs/>
            <w:u w:val="single"/>
          </w:rPr>
          <w:delText xml:space="preserve">Power </w:delText>
        </w:r>
        <w:r w:rsidR="000B5BB3" w:rsidDel="003F02BB">
          <w:rPr>
            <w:i/>
            <w:iCs/>
            <w:u w:val="single"/>
          </w:rPr>
          <w:delText>A</w:delText>
        </w:r>
        <w:r w:rsidRPr="0061724C" w:rsidDel="003F02BB">
          <w:rPr>
            <w:i/>
            <w:iCs/>
            <w:u w:val="single"/>
          </w:rPr>
          <w:delText>nalysis:</w:delText>
        </w:r>
      </w:del>
    </w:p>
    <w:p w14:paraId="5C6CD405" w14:textId="65C1C3C2" w:rsidR="007A3868" w:rsidDel="003F02BB" w:rsidRDefault="007A3868" w:rsidP="007A3868">
      <w:pPr>
        <w:spacing w:line="480" w:lineRule="auto"/>
        <w:rPr>
          <w:del w:id="76" w:author="Jonathan Wood" w:date="2021-04-16T09:19:00Z"/>
        </w:rPr>
      </w:pPr>
      <w:del w:id="77" w:author="Jonathan Wood" w:date="2021-04-16T09:19:00Z">
        <w:r w:rsidDel="003F02BB">
          <w:delText>We performed a</w:delText>
        </w:r>
        <w:r w:rsidR="00E211C6" w:rsidDel="003F02BB">
          <w:delText>n a priori</w:delText>
        </w:r>
        <w:r w:rsidDel="003F02BB">
          <w:delText xml:space="preserve"> power analysis to determine the sample size required to detect differences in use-dependent biases across conditions, with alpha of 0.05 and power of 0.90.</w:delText>
        </w:r>
        <w:r w:rsidR="005C3D85" w:rsidDel="003F02BB">
          <w:delText xml:space="preserve"> We</w:delText>
        </w:r>
        <w:r w:rsidDel="003F02BB">
          <w:delText xml:space="preserve"> estimated</w:delText>
        </w:r>
        <w:r w:rsidR="005C3D85" w:rsidDel="003F02BB">
          <w:delText xml:space="preserve"> a</w:delText>
        </w:r>
        <w:r w:rsidDel="003F02BB">
          <w:delText xml:space="preserve"> standardized effect size (Cohen’s </w:delText>
        </w:r>
        <w:r w:rsidRPr="00812DE8" w:rsidDel="003F02BB">
          <w:rPr>
            <w:i/>
          </w:rPr>
          <w:delText>d</w:delText>
        </w:r>
        <w:r w:rsidDel="003F02BB">
          <w:delText xml:space="preserve">) </w:delText>
        </w:r>
        <w:r w:rsidRPr="00812DE8" w:rsidDel="003F02BB">
          <w:delText>of</w:delText>
        </w:r>
        <w:r w:rsidDel="003F02BB">
          <w:delText xml:space="preserve"> 0.91 </w:delText>
        </w:r>
        <w:r w:rsidR="005C3D85" w:rsidDel="003F02BB">
          <w:delText>using group step asymmetry differences during the early washout phase of experiment 2 from Wood et al., 2020. Based on this estimated effect size</w:delText>
        </w:r>
        <w:r w:rsidDel="003F02BB">
          <w:delText xml:space="preserve">, we </w:delText>
        </w:r>
      </w:del>
      <w:del w:id="78" w:author="Jonathan Wood" w:date="2021-03-26T13:36:00Z">
        <w:r w:rsidDel="00C21105">
          <w:delText xml:space="preserve">will </w:delText>
        </w:r>
      </w:del>
      <w:del w:id="79" w:author="Jonathan Wood" w:date="2021-04-16T09:19:00Z">
        <w:r w:rsidDel="003F02BB">
          <w:delText xml:space="preserve">require 15 subjects. </w:delText>
        </w:r>
        <w:r w:rsidR="005C3D85" w:rsidDel="003F02BB">
          <w:delText xml:space="preserve">However, </w:delText>
        </w:r>
      </w:del>
      <w:del w:id="80" w:author="Jonathan Wood" w:date="2021-03-26T13:37:00Z">
        <w:r w:rsidR="005C3D85" w:rsidDel="00C21105">
          <w:delText>in order to ensure we safely exceed</w:delText>
        </w:r>
        <w:r w:rsidR="00C21105" w:rsidDel="00C21105">
          <w:delText>ed</w:delText>
        </w:r>
        <w:r w:rsidR="005C3D85" w:rsidDel="00C21105">
          <w:delText xml:space="preserve"> this threshold for power, </w:delText>
        </w:r>
      </w:del>
      <w:del w:id="81" w:author="Jonathan Wood" w:date="2021-04-16T09:19:00Z">
        <w:r w:rsidR="005C3D85" w:rsidDel="003F02BB">
          <w:delText xml:space="preserve">we </w:delText>
        </w:r>
      </w:del>
      <w:del w:id="82" w:author="Jonathan Wood" w:date="2021-03-26T13:37:00Z">
        <w:r w:rsidR="005C3D85" w:rsidDel="00C21105">
          <w:delText>recruit</w:delText>
        </w:r>
        <w:r w:rsidR="00E211C6" w:rsidDel="00C21105">
          <w:delText>ed</w:delText>
        </w:r>
        <w:r w:rsidR="005C3D85" w:rsidDel="00C21105">
          <w:delText xml:space="preserve"> 18 subjects. </w:delText>
        </w:r>
        <w:r w:rsidDel="00C21105">
          <w:delText xml:space="preserve">We therefore </w:delText>
        </w:r>
      </w:del>
      <w:del w:id="83" w:author="Jonathan Wood" w:date="2021-04-16T09:19:00Z">
        <w:r w:rsidDel="003F02BB">
          <w:delText>expect</w:delText>
        </w:r>
        <w:r w:rsidR="00E211C6" w:rsidDel="003F02BB">
          <w:delText>ed</w:delText>
        </w:r>
        <w:r w:rsidDel="003F02BB">
          <w:delText xml:space="preserve"> to recruit 1</w:delText>
        </w:r>
        <w:r w:rsidR="005C3D85" w:rsidDel="003F02BB">
          <w:delText>8</w:delText>
        </w:r>
        <w:r w:rsidDel="003F02BB">
          <w:delText>-2</w:delText>
        </w:r>
        <w:r w:rsidR="005C3D85" w:rsidDel="003F02BB">
          <w:delText>4</w:delText>
        </w:r>
        <w:r w:rsidDel="003F02BB">
          <w:delText xml:space="preserve"> individuals for this study in order to account for possible attrition and to exceed the minimum acceptable power. </w:delText>
        </w:r>
        <w:r w:rsidRPr="0049425E" w:rsidDel="003F02BB">
          <w:delText>Th</w:delText>
        </w:r>
        <w:r w:rsidDel="003F02BB">
          <w:delText>is</w:delText>
        </w:r>
        <w:r w:rsidRPr="0049425E" w:rsidDel="003F02BB">
          <w:delText xml:space="preserve"> </w:delText>
        </w:r>
        <w:r w:rsidDel="003F02BB">
          <w:delText>sample size</w:delText>
        </w:r>
        <w:r w:rsidRPr="0049425E" w:rsidDel="003F02BB">
          <w:delText xml:space="preserve"> </w:delText>
        </w:r>
        <w:r w:rsidDel="003F02BB">
          <w:delText>also ensure</w:delText>
        </w:r>
        <w:r w:rsidR="00E211C6" w:rsidDel="003F02BB">
          <w:delText>d</w:delText>
        </w:r>
        <w:r w:rsidDel="003F02BB">
          <w:delText xml:space="preserve"> appropriate counterbalancing of practice schedules across participants while also being well-above</w:delText>
        </w:r>
        <w:r w:rsidRPr="0049425E" w:rsidDel="003F02BB">
          <w:delText xml:space="preserve"> the threshold </w:delText>
        </w:r>
        <w:r w:rsidDel="003F02BB">
          <w:delText>of</w:delText>
        </w:r>
        <w:r w:rsidRPr="0049425E" w:rsidDel="003F02BB">
          <w:delText xml:space="preserve"> statistical power documented</w:delText>
        </w:r>
        <w:r w:rsidDel="003F02BB">
          <w:delText xml:space="preserve"> </w:delText>
        </w:r>
        <w:r w:rsidRPr="0049425E" w:rsidDel="003F02BB">
          <w:delText xml:space="preserve">in </w:delText>
        </w:r>
        <w:r w:rsidDel="003F02BB">
          <w:delText xml:space="preserve">comparable motor learning studies </w:delText>
        </w:r>
        <w:r w:rsidDel="003F02BB">
          <w:fldChar w:fldCharType="begin"/>
        </w:r>
        <w:r w:rsidDel="003F02BB">
          <w:del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delInstrText>
        </w:r>
        <w:r w:rsidDel="003F02BB">
          <w:fldChar w:fldCharType="separate"/>
        </w:r>
        <w:r w:rsidRPr="00AA19E3" w:rsidDel="003F02BB">
          <w:delText>(Diedrichsen et al., 2010; French et al., 2018; Long et al., 2016; Verstynen and Sabes, 2011; Wood et al., 2020)</w:delText>
        </w:r>
        <w:r w:rsidDel="003F02BB">
          <w:fldChar w:fldCharType="end"/>
        </w:r>
        <w:r w:rsidDel="003F02BB">
          <w:delText xml:space="preserve">. </w:delText>
        </w:r>
      </w:del>
    </w:p>
    <w:p w14:paraId="7FF94961" w14:textId="24486783" w:rsidR="00D67E04" w:rsidDel="005E6AD6" w:rsidRDefault="00D67E04" w:rsidP="00407563">
      <w:pPr>
        <w:spacing w:line="480" w:lineRule="auto"/>
        <w:rPr>
          <w:del w:id="84" w:author="Jonathan Wood" w:date="2021-04-19T08:28:00Z"/>
          <w:u w:val="single"/>
        </w:rPr>
      </w:pPr>
    </w:p>
    <w:p w14:paraId="0DCE39E9" w14:textId="76A89265" w:rsidR="00E211C6" w:rsidDel="005E6AD6" w:rsidRDefault="00E23CA2" w:rsidP="00E23CA2">
      <w:pPr>
        <w:spacing w:line="480" w:lineRule="auto"/>
        <w:rPr>
          <w:del w:id="85" w:author="Jonathan Wood" w:date="2021-04-19T08:28:00Z"/>
          <w:i/>
          <w:iCs/>
          <w:u w:val="single"/>
        </w:rPr>
      </w:pPr>
      <w:del w:id="86" w:author="Jonathan Wood" w:date="2021-04-19T08:28:00Z">
        <w:r w:rsidRPr="00BD4609" w:rsidDel="005E6AD6">
          <w:rPr>
            <w:i/>
            <w:iCs/>
            <w:u w:val="single"/>
          </w:rPr>
          <w:delText xml:space="preserve">Data </w:delText>
        </w:r>
        <w:r w:rsidR="000B5BB3" w:rsidDel="005E6AD6">
          <w:rPr>
            <w:i/>
            <w:iCs/>
            <w:u w:val="single"/>
          </w:rPr>
          <w:delText>R</w:delText>
        </w:r>
        <w:r w:rsidRPr="00BD4609" w:rsidDel="005E6AD6">
          <w:rPr>
            <w:i/>
            <w:iCs/>
            <w:u w:val="single"/>
          </w:rPr>
          <w:delText>eplacement:</w:delText>
        </w:r>
      </w:del>
    </w:p>
    <w:p w14:paraId="40D0E50F" w14:textId="2C99D5A2" w:rsidR="00E23CA2" w:rsidDel="005E6AD6" w:rsidRDefault="00E23CA2" w:rsidP="00E23CA2">
      <w:pPr>
        <w:spacing w:line="480" w:lineRule="auto"/>
        <w:rPr>
          <w:del w:id="87" w:author="Jonathan Wood" w:date="2021-04-19T08:28:00Z"/>
          <w:iCs/>
          <w:u w:val="single"/>
        </w:rPr>
      </w:pPr>
      <w:del w:id="88" w:author="Jonathan Wood" w:date="2021-04-19T08:28:00Z">
        <w:r w:rsidDel="005E6AD6">
          <w:rPr>
            <w:iCs/>
            <w:u w:val="single"/>
          </w:rPr>
          <w:delText xml:space="preserve">Data </w:delText>
        </w:r>
      </w:del>
      <w:del w:id="89" w:author="Jonathan Wood" w:date="2021-03-16T14:11:00Z">
        <w:r w:rsidDel="00E211C6">
          <w:rPr>
            <w:iCs/>
            <w:u w:val="single"/>
          </w:rPr>
          <w:delText xml:space="preserve">will </w:delText>
        </w:r>
      </w:del>
      <w:del w:id="90" w:author="Jonathan Wood" w:date="2021-04-19T08:28:00Z">
        <w:r w:rsidDel="005E6AD6">
          <w:rPr>
            <w:iCs/>
            <w:u w:val="single"/>
          </w:rPr>
          <w:delText xml:space="preserve">only be replaced under the following conditions: </w:delText>
        </w:r>
      </w:del>
    </w:p>
    <w:p w14:paraId="28F0559B" w14:textId="0B337938" w:rsidR="00E23CA2" w:rsidDel="005E6AD6" w:rsidRDefault="00E23CA2" w:rsidP="00E23CA2">
      <w:pPr>
        <w:spacing w:line="480" w:lineRule="auto"/>
        <w:rPr>
          <w:del w:id="91" w:author="Jonathan Wood" w:date="2021-04-19T08:28:00Z"/>
        </w:rPr>
      </w:pPr>
      <w:del w:id="92" w:author="Jonathan Wood" w:date="2021-04-19T08:28:00Z">
        <w:r w:rsidRPr="00173209" w:rsidDel="005E6AD6">
          <w:rPr>
            <w:iCs/>
          </w:rPr>
          <w:delText xml:space="preserve">1) </w:delText>
        </w:r>
        <w:r w:rsidDel="005E6AD6">
          <w:rPr>
            <w:iCs/>
          </w:rPr>
          <w:delText>I</w:delText>
        </w:r>
        <w:r w:rsidRPr="00173209" w:rsidDel="005E6AD6">
          <w:rPr>
            <w:iCs/>
          </w:rPr>
          <w:delText xml:space="preserve">f a participant does not complete the entire learning task for all 3 conditions due </w:delText>
        </w:r>
        <w:r w:rsidRPr="00E25B3A" w:rsidDel="005E6AD6">
          <w:rPr>
            <w:iCs/>
          </w:rPr>
          <w:delText>to a</w:delText>
        </w:r>
        <w:r w:rsidDel="005E6AD6">
          <w:rPr>
            <w:iCs/>
            <w:u w:val="single"/>
          </w:rPr>
          <w:delText xml:space="preserve"> </w:delText>
        </w:r>
        <w:r w:rsidRPr="000B545E" w:rsidDel="005E6AD6">
          <w:delText xml:space="preserve">technical error or equipment failure in the middle of data collection or if the </w:delText>
        </w:r>
        <w:r w:rsidDel="005E6AD6">
          <w:delText>participant</w:delText>
        </w:r>
        <w:r w:rsidRPr="000B545E" w:rsidDel="005E6AD6">
          <w:delText xml:space="preserve"> chooses to drop out of the experiment</w:delText>
        </w:r>
        <w:r w:rsidDel="005E6AD6">
          <w:delText>.</w:delText>
        </w:r>
      </w:del>
    </w:p>
    <w:p w14:paraId="2710D707" w14:textId="5A6FBF2C" w:rsidR="00E23CA2" w:rsidDel="005E6AD6" w:rsidRDefault="00E23CA2" w:rsidP="00E23CA2">
      <w:pPr>
        <w:spacing w:line="480" w:lineRule="auto"/>
        <w:rPr>
          <w:del w:id="93" w:author="Jonathan Wood" w:date="2021-04-19T08:28:00Z"/>
        </w:rPr>
      </w:pPr>
      <w:del w:id="94" w:author="Jonathan Wood" w:date="2021-04-19T08:28:00Z">
        <w:r w:rsidDel="005E6AD6">
          <w:delText>2) I</w:delText>
        </w:r>
        <w:r w:rsidRPr="000B545E" w:rsidDel="005E6AD6">
          <w:delText xml:space="preserve">f the experimenter deems the </w:delText>
        </w:r>
        <w:r w:rsidDel="005E6AD6">
          <w:delText>participant</w:delText>
        </w:r>
        <w:r w:rsidRPr="000B545E" w:rsidDel="005E6AD6">
          <w:delText xml:space="preserve"> unsafe to continue the study</w:delText>
        </w:r>
        <w:r w:rsidDel="005E6AD6">
          <w:delText>,</w:delText>
        </w:r>
        <w:r w:rsidRPr="000B545E" w:rsidDel="005E6AD6">
          <w:delText xml:space="preserve"> which may occur if there is an injury or illness after the </w:delText>
        </w:r>
        <w:r w:rsidDel="005E6AD6">
          <w:delText>participant</w:delText>
        </w:r>
        <w:r w:rsidRPr="000B545E" w:rsidDel="005E6AD6">
          <w:delText xml:space="preserve"> has been enrolled</w:delText>
        </w:r>
        <w:r w:rsidDel="005E6AD6">
          <w:delText>.</w:delText>
        </w:r>
      </w:del>
    </w:p>
    <w:p w14:paraId="72789778" w14:textId="5FDDE4B8" w:rsidR="004216BF" w:rsidRPr="00C21105" w:rsidDel="005E6AD6" w:rsidRDefault="00E23CA2" w:rsidP="00407563">
      <w:pPr>
        <w:spacing w:line="480" w:lineRule="auto"/>
        <w:rPr>
          <w:del w:id="95" w:author="Jonathan Wood" w:date="2021-04-19T08:28:00Z"/>
        </w:rPr>
      </w:pPr>
      <w:del w:id="96" w:author="Jonathan Wood" w:date="2021-04-19T08:28:00Z">
        <w:r w:rsidRPr="002039BA" w:rsidDel="005E6AD6">
          <w:delText xml:space="preserve">3) </w:delText>
        </w:r>
        <w:r w:rsidDel="005E6AD6">
          <w:delText>I</w:delText>
        </w:r>
        <w:r w:rsidRPr="002039BA" w:rsidDel="005E6AD6">
          <w:delText>f a participant does not meet a threshold of performance on the task, which will be defined as falling outside of 3 standard deviations from the mean performance in terms of target accuracy.</w:delText>
        </w:r>
        <w:r w:rsidDel="005E6AD6">
          <w:delText xml:space="preserve"> Target accuracy will be defined as the mean absolute difference between the target SAI and the actual SAI measured across the entire Learning phase.</w:delText>
        </w:r>
        <w:bookmarkStart w:id="97" w:name="_Hlk66863440"/>
      </w:del>
    </w:p>
    <w:bookmarkEnd w:id="97"/>
    <w:p w14:paraId="2F077F09" w14:textId="4D17D709" w:rsidR="00767FB7" w:rsidRPr="00B01F6F" w:rsidRDefault="00767FB7" w:rsidP="00407563">
      <w:pPr>
        <w:spacing w:line="480" w:lineRule="auto"/>
        <w:rPr>
          <w:b/>
          <w:bCs/>
        </w:rPr>
      </w:pPr>
    </w:p>
    <w:p w14:paraId="0F71C5D8" w14:textId="77777777" w:rsidR="00AD66E0" w:rsidRDefault="00AD66E0" w:rsidP="00AD66E0">
      <w:pPr>
        <w:spacing w:line="480" w:lineRule="auto"/>
        <w:rPr>
          <w:b/>
          <w:bCs/>
        </w:rPr>
      </w:pPr>
      <w:r w:rsidRPr="00DE7FE1">
        <w:rPr>
          <w:b/>
          <w:bCs/>
          <w:u w:val="single"/>
        </w:rPr>
        <w:t>Results</w:t>
      </w:r>
      <w:r>
        <w:rPr>
          <w:b/>
          <w:bCs/>
        </w:rPr>
        <w:t>:</w:t>
      </w:r>
    </w:p>
    <w:p w14:paraId="21AC030E" w14:textId="08F09C46" w:rsidR="00582F78" w:rsidRDefault="001934A3" w:rsidP="00AD66E0">
      <w:pPr>
        <w:spacing w:line="480" w:lineRule="auto"/>
      </w:pPr>
      <w:r>
        <w:t xml:space="preserve">We sought to determine how </w:t>
      </w:r>
      <w:r w:rsidR="00205D95">
        <w:t xml:space="preserve">the consistency of movement patterns impacts use-dependent </w:t>
      </w:r>
      <w:r w:rsidR="002B5059">
        <w:t xml:space="preserve">locomotor </w:t>
      </w:r>
      <w:r w:rsidR="00205D95">
        <w:t xml:space="preserve">learning. </w:t>
      </w:r>
      <w:r>
        <w:t xml:space="preserve">Our two computational models made different predictions about </w:t>
      </w:r>
      <w:r w:rsidR="002835F8">
        <w:t>the relationship between</w:t>
      </w:r>
      <w:r>
        <w:t xml:space="preserve"> use-dependent bias</w:t>
      </w:r>
      <w:r w:rsidR="001C297A">
        <w:t>es</w:t>
      </w:r>
      <w:r>
        <w:t xml:space="preserve"> </w:t>
      </w:r>
      <w:r w:rsidR="002835F8">
        <w:t>and amount</w:t>
      </w:r>
      <w:r>
        <w:t xml:space="preserve"> of practice consistency</w:t>
      </w:r>
      <w:r w:rsidR="009B538C">
        <w:t xml:space="preserve"> (</w:t>
      </w:r>
      <w:r w:rsidR="001C297A">
        <w:t>Figure 2)</w:t>
      </w:r>
      <w:r>
        <w:t>. We tested these predictions behaviorally by varying step length targets during the Learning phase and measuring the amount of use-dependent bias during the Washout phase. Eighteen participants (10 Female</w:t>
      </w:r>
      <w:r w:rsidR="00007E5E">
        <w:t>, mean age ± SD = 23.2 ± 3.6 years</w:t>
      </w:r>
      <w:r>
        <w:t>) completed the Constant, Low Variability and High Variability conditions.</w:t>
      </w:r>
      <w:r w:rsidR="00582F78">
        <w:t xml:space="preserve"> Figure </w:t>
      </w:r>
      <w:r w:rsidR="001C297A">
        <w:t>4</w:t>
      </w:r>
      <w:r w:rsidR="00582F78">
        <w:t>A shows individual and group averaged SAI data for each condition. As expected, the step length targets during the Learning phase prompted changes in SAI relative to participants baseline SAI.</w:t>
      </w:r>
      <w:r w:rsidR="001C68E4">
        <w:t xml:space="preserve"> </w:t>
      </w:r>
    </w:p>
    <w:p w14:paraId="3D2AFEC2" w14:textId="77777777" w:rsidR="00582F78" w:rsidRDefault="00582F78" w:rsidP="00AD66E0">
      <w:pPr>
        <w:spacing w:line="480" w:lineRule="auto"/>
      </w:pPr>
    </w:p>
    <w:p w14:paraId="3D13906A" w14:textId="4CBB84E9" w:rsidR="00E20AE7" w:rsidRDefault="004D1F90" w:rsidP="00E20AE7">
      <w:pPr>
        <w:keepNext/>
        <w:spacing w:line="480" w:lineRule="auto"/>
      </w:pPr>
      <w:r>
        <w:rPr>
          <w:noProof/>
        </w:rPr>
        <w:drawing>
          <wp:inline distT="0" distB="0" distL="0" distR="0" wp14:anchorId="50E6B81C" wp14:editId="2EB18DD4">
            <wp:extent cx="5876544" cy="6428232"/>
            <wp:effectExtent l="0" t="0" r="0" b="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6544" cy="6428232"/>
                    </a:xfrm>
                    <a:prstGeom prst="rect">
                      <a:avLst/>
                    </a:prstGeom>
                  </pic:spPr>
                </pic:pic>
              </a:graphicData>
            </a:graphic>
          </wp:inline>
        </w:drawing>
      </w:r>
    </w:p>
    <w:p w14:paraId="1A65BE36" w14:textId="0EB4F206" w:rsidR="00E20AE7" w:rsidRDefault="00E20AE7" w:rsidP="00E20AE7">
      <w:pPr>
        <w:pStyle w:val="Caption"/>
        <w:rPr>
          <w:color w:val="auto"/>
          <w:sz w:val="20"/>
          <w:szCs w:val="20"/>
        </w:rPr>
      </w:pPr>
      <w:r w:rsidRPr="00E20AE7">
        <w:rPr>
          <w:b/>
          <w:bCs/>
          <w:color w:val="auto"/>
          <w:sz w:val="20"/>
          <w:szCs w:val="20"/>
        </w:rPr>
        <w:t>Figure 4: Step asymmetry index. (A)</w:t>
      </w:r>
      <w:r w:rsidRPr="00E20AE7">
        <w:rPr>
          <w:color w:val="auto"/>
          <w:sz w:val="20"/>
          <w:szCs w:val="20"/>
        </w:rPr>
        <w:t xml:space="preserve"> Group averaged (circles) and individual (lines) step asymmetry data for each condition. For plotting purposes, we truncated each phase (Baseline, Learning and Washout) to match the participant with the fewest strides and binned the data by 5 strides. </w:t>
      </w:r>
      <w:r w:rsidRPr="00045B2C">
        <w:rPr>
          <w:b/>
          <w:bCs/>
          <w:color w:val="auto"/>
          <w:sz w:val="20"/>
          <w:szCs w:val="20"/>
        </w:rPr>
        <w:t xml:space="preserve">(B) </w:t>
      </w:r>
      <w:r w:rsidRPr="00E20AE7">
        <w:rPr>
          <w:color w:val="auto"/>
          <w:sz w:val="20"/>
          <w:szCs w:val="20"/>
        </w:rPr>
        <w:t xml:space="preserve">Histograms of SAI values for all Learning strides separated by condition. </w:t>
      </w:r>
      <w:r w:rsidRPr="00045B2C">
        <w:rPr>
          <w:b/>
          <w:bCs/>
          <w:color w:val="auto"/>
          <w:sz w:val="20"/>
          <w:szCs w:val="20"/>
        </w:rPr>
        <w:t>(C)</w:t>
      </w:r>
      <w:r w:rsidRPr="00E20AE7">
        <w:rPr>
          <w:color w:val="auto"/>
          <w:sz w:val="20"/>
          <w:szCs w:val="20"/>
        </w:rPr>
        <w:t xml:space="preserve"> Mean (think lines) and individual (thin grey lines) Learning SAI mean (purple) and Learning SAI </w:t>
      </w:r>
      <w:r w:rsidR="00045B2C">
        <w:rPr>
          <w:color w:val="auto"/>
          <w:sz w:val="20"/>
          <w:szCs w:val="20"/>
        </w:rPr>
        <w:t>σ</w:t>
      </w:r>
      <w:r w:rsidRPr="00E20AE7">
        <w:rPr>
          <w:color w:val="auto"/>
          <w:sz w:val="20"/>
          <w:szCs w:val="20"/>
        </w:rPr>
        <w:t xml:space="preserve"> (green). The mean and standard deviation of the SAI targets during the Learning phase are plotted as black dashed lines for reference.</w:t>
      </w:r>
    </w:p>
    <w:p w14:paraId="2300AFF6" w14:textId="77777777" w:rsidR="00E20AE7" w:rsidRPr="00E20AE7" w:rsidRDefault="00E20AE7" w:rsidP="00E20AE7"/>
    <w:p w14:paraId="26143308" w14:textId="7B4CAAAA" w:rsidR="001934A3" w:rsidRDefault="001962AD" w:rsidP="00AD66E0">
      <w:pPr>
        <w:spacing w:line="480" w:lineRule="auto"/>
      </w:pPr>
      <w:r>
        <w:t>These c</w:t>
      </w:r>
      <w:r w:rsidR="007D37C4">
        <w:t>hanges</w:t>
      </w:r>
      <w:r>
        <w:t xml:space="preserve"> observed</w:t>
      </w:r>
      <w:r w:rsidR="007D37C4">
        <w:t xml:space="preserve"> in step asymmetry can occur due to changes in different gait parameters</w:t>
      </w:r>
      <w:r>
        <w:t xml:space="preserve"> (sources).</w:t>
      </w:r>
      <w:r w:rsidR="007D37C4">
        <w:t xml:space="preserve"> To gain a better intuition for how individuals were making changes in SAI, w</w:t>
      </w:r>
      <w:r w:rsidR="00582F78">
        <w:t xml:space="preserve">e calculated </w:t>
      </w:r>
      <w:r w:rsidR="007D37C4">
        <w:t>leading a</w:t>
      </w:r>
      <w:r>
        <w:t>nd</w:t>
      </w:r>
      <w:r w:rsidR="007D37C4">
        <w:t xml:space="preserve"> trailing limb position. Figure </w:t>
      </w:r>
      <w:r w:rsidR="001C297A">
        <w:t>5</w:t>
      </w:r>
      <w:r w:rsidR="007D37C4">
        <w:t xml:space="preserve">A displays the left and right leading and trailing limb positions during the Learning phase of the High Variability condition. We removed 3 participants from this analysis due to unusable hip or ankle marker data (marker fell off or </w:t>
      </w:r>
      <w:r w:rsidR="007D30A9">
        <w:t xml:space="preserve">became </w:t>
      </w:r>
      <w:r w:rsidR="007D37C4">
        <w:t>covered during part of the</w:t>
      </w:r>
      <w:r>
        <w:t xml:space="preserve"> Learning phase</w:t>
      </w:r>
      <w:r w:rsidR="007D37C4">
        <w:t>).</w:t>
      </w:r>
      <w:r w:rsidR="00582F78">
        <w:t xml:space="preserve"> </w:t>
      </w:r>
      <w:r w:rsidR="002B5059">
        <w:t>To hit the (longer) left step length target</w:t>
      </w:r>
      <w:r w:rsidR="002835F8">
        <w:t>,</w:t>
      </w:r>
      <w:r w:rsidR="002B5059">
        <w:t xml:space="preserve"> participants </w:t>
      </w:r>
      <w:r w:rsidR="001C68E4">
        <w:t>quickly</w:t>
      </w:r>
      <w:r w:rsidR="002B5059">
        <w:t xml:space="preserve"> lengthe</w:t>
      </w:r>
      <w:r w:rsidR="001C297A">
        <w:t>ned both the</w:t>
      </w:r>
      <w:r w:rsidR="002B5059">
        <w:t xml:space="preserve"> leading position of the</w:t>
      </w:r>
      <w:r w:rsidR="001C297A">
        <w:t>ir</w:t>
      </w:r>
      <w:r w:rsidR="002B5059">
        <w:t xml:space="preserve"> left </w:t>
      </w:r>
      <w:r w:rsidR="001C297A">
        <w:t>limb</w:t>
      </w:r>
      <w:r w:rsidR="002B5059">
        <w:t xml:space="preserve"> </w:t>
      </w:r>
      <w:r w:rsidR="001C297A">
        <w:t>and</w:t>
      </w:r>
      <w:r w:rsidR="002B5059">
        <w:t xml:space="preserve"> the trailing position</w:t>
      </w:r>
      <w:r w:rsidR="001C297A">
        <w:t xml:space="preserve"> of their right limb </w:t>
      </w:r>
      <w:r w:rsidR="001C68E4">
        <w:t xml:space="preserve">relative to </w:t>
      </w:r>
      <w:r w:rsidR="001C297A">
        <w:t>the hip</w:t>
      </w:r>
      <w:r w:rsidR="001C68E4">
        <w:t xml:space="preserve"> (red functions in Figure 4A)</w:t>
      </w:r>
      <w:r w:rsidR="002B5059">
        <w:t xml:space="preserve">. The opposite is true for the (shorter) right step length target, where participants </w:t>
      </w:r>
      <w:r w:rsidR="001C68E4">
        <w:t xml:space="preserve">quickly </w:t>
      </w:r>
      <w:r w:rsidR="002B5059">
        <w:t>shorten</w:t>
      </w:r>
      <w:r w:rsidR="001C297A">
        <w:t>ed</w:t>
      </w:r>
      <w:r w:rsidR="002B5059">
        <w:t xml:space="preserve"> </w:t>
      </w:r>
      <w:r w:rsidR="001C297A">
        <w:t xml:space="preserve">both </w:t>
      </w:r>
      <w:r w:rsidR="002B5059">
        <w:t xml:space="preserve">the leading position </w:t>
      </w:r>
      <w:r w:rsidR="001C297A">
        <w:t>of the right limb and trailing position of the left limb relative to the hip</w:t>
      </w:r>
      <w:r w:rsidR="001C68E4">
        <w:t xml:space="preserve"> (blue functions in Figure 4A)</w:t>
      </w:r>
      <w:r w:rsidR="001C297A">
        <w:t xml:space="preserve">. These changes resulted in </w:t>
      </w:r>
      <w:r w:rsidR="002B5059">
        <w:t>a</w:t>
      </w:r>
      <w:r w:rsidR="001C297A">
        <w:t xml:space="preserve">n </w:t>
      </w:r>
      <w:r w:rsidR="002B5059">
        <w:t xml:space="preserve">asymmetry in both the leading and trailing </w:t>
      </w:r>
      <w:r w:rsidR="001C297A">
        <w:t>limb</w:t>
      </w:r>
      <w:r w:rsidR="002B5059">
        <w:t xml:space="preserve"> placement (Figure </w:t>
      </w:r>
      <w:r w:rsidR="001C297A">
        <w:t>5</w:t>
      </w:r>
      <w:r w:rsidR="002B5059">
        <w:t>B</w:t>
      </w:r>
      <w:r w:rsidR="001C68E4">
        <w:t xml:space="preserve"> and 5C</w:t>
      </w:r>
      <w:r w:rsidR="002B5059">
        <w:t>)</w:t>
      </w:r>
      <w:r w:rsidR="001C297A">
        <w:t>. These results help provide an intuition for how changes in SAI are made in this learning task and highlight the explicit nature of the task</w:t>
      </w:r>
      <w:r w:rsidR="007D30A9">
        <w:t xml:space="preserve">: </w:t>
      </w:r>
      <w:r w:rsidR="001C297A">
        <w:t xml:space="preserve">Participants quickly </w:t>
      </w:r>
      <w:r>
        <w:t>made</w:t>
      </w:r>
      <w:r w:rsidR="001C297A">
        <w:t xml:space="preserve"> changes in foot position to hit the targets during the Learning phase. </w:t>
      </w:r>
      <w:r w:rsidR="004D083B">
        <w:t>This is in contrast to the slower changes in foot position observed during the split belt adaptation paradigm</w:t>
      </w:r>
      <w:r w:rsidR="002835F8">
        <w:t xml:space="preserve"> </w:t>
      </w:r>
      <w:r w:rsidR="00402E4B">
        <w:fldChar w:fldCharType="begin"/>
      </w:r>
      <w:r w:rsidR="00402E4B">
        <w:instrText xml:space="preserve"> ADDIN ZOTERO_ITEM CSL_CITATION {"citationID":"koJjfWdn","properties":{"formattedCitation":"(Malone et al., 2012; S\\uc0\\u225{}nchez et al., 2020)","plainCitation":"(Malone et al., 2012; Sánchez et al., 2020)","noteIndex":0},"citationItems":[{"id":977,"uris":["http://zotero.org/users/5226272/items/SHCJRDI5"],"uri":["http://zotero.org/users/5226272/items/SHCJRDI5"],"itemData":{"id":977,"type":"article-journal","container-title":"Journal of Neurophysiology","DOI":"10.1152/jn.00391.2011","ISSN":"0022-3077, 1522-1598","issue":"2","journalAbbreviation":"J Neurophysiol","language":"en","page":"672-683","source":"DOI.org (Crossref)","title":"How does the motor system correct for errors in time and space during locomotor adaptation?","volume":"108","author":[{"family":"Malone","given":"Laura A."},{"family":"Bastian","given":"Amy J."},{"family":"Torres-Oviedo","given":"Gelsy"}],"issued":{"date-parts":[["2012",7,1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402E4B">
        <w:fldChar w:fldCharType="separate"/>
      </w:r>
      <w:r w:rsidR="00402E4B" w:rsidRPr="00402E4B">
        <w:rPr>
          <w:szCs w:val="24"/>
        </w:rPr>
        <w:t>(Malone et al., 2012; Sánchez et al., 2020)</w:t>
      </w:r>
      <w:r w:rsidR="00402E4B">
        <w:fldChar w:fldCharType="end"/>
      </w:r>
      <w:r w:rsidR="004D083B">
        <w:t xml:space="preserve">. </w:t>
      </w:r>
    </w:p>
    <w:p w14:paraId="307E4941" w14:textId="598B4858" w:rsidR="001934A3" w:rsidRDefault="001934A3" w:rsidP="00AD66E0">
      <w:pPr>
        <w:spacing w:line="480" w:lineRule="auto"/>
      </w:pPr>
    </w:p>
    <w:p w14:paraId="61BF2F65" w14:textId="77777777" w:rsidR="00045B2C" w:rsidRDefault="001D3098" w:rsidP="00045B2C">
      <w:pPr>
        <w:keepNext/>
        <w:spacing w:line="480" w:lineRule="auto"/>
      </w:pPr>
      <w:r>
        <w:rPr>
          <w:noProof/>
        </w:rPr>
        <w:drawing>
          <wp:inline distT="0" distB="0" distL="0" distR="0" wp14:anchorId="584A91B7" wp14:editId="017A4240">
            <wp:extent cx="3736261" cy="1962150"/>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595" cy="1966002"/>
                    </a:xfrm>
                    <a:prstGeom prst="rect">
                      <a:avLst/>
                    </a:prstGeom>
                  </pic:spPr>
                </pic:pic>
              </a:graphicData>
            </a:graphic>
          </wp:inline>
        </w:drawing>
      </w:r>
    </w:p>
    <w:p w14:paraId="4F633661" w14:textId="1B7729C1" w:rsidR="00402E4B" w:rsidRPr="00045B2C" w:rsidRDefault="00045B2C" w:rsidP="00045B2C">
      <w:pPr>
        <w:pStyle w:val="Caption"/>
        <w:rPr>
          <w:color w:val="auto"/>
          <w:sz w:val="20"/>
          <w:szCs w:val="20"/>
        </w:rPr>
      </w:pPr>
      <w:r w:rsidRPr="00045B2C">
        <w:rPr>
          <w:b/>
          <w:bCs/>
          <w:color w:val="auto"/>
          <w:sz w:val="20"/>
          <w:szCs w:val="20"/>
        </w:rPr>
        <w:t>Figure 5: Foot position. (A)</w:t>
      </w:r>
      <w:r w:rsidRPr="00045B2C">
        <w:rPr>
          <w:color w:val="auto"/>
          <w:sz w:val="20"/>
          <w:szCs w:val="20"/>
        </w:rPr>
        <w:t xml:space="preserve"> Group averaged (circles) and individual (lines) foot position for the Learning phase of the High Variability condition. For all panels, we truncated each phase (Baseline, Learning and Washout) to match the participant with the fewest strides and binned the data by 5 strides. The Left leg </w:t>
      </w:r>
      <w:r w:rsidRPr="00045B2C">
        <w:rPr>
          <w:b/>
          <w:bCs/>
          <w:color w:val="auto"/>
          <w:sz w:val="20"/>
          <w:szCs w:val="20"/>
        </w:rPr>
        <w:t>(A - left panel)</w:t>
      </w:r>
      <w:r w:rsidRPr="00045B2C">
        <w:rPr>
          <w:color w:val="auto"/>
          <w:sz w:val="20"/>
          <w:szCs w:val="20"/>
        </w:rPr>
        <w:t xml:space="preserve"> depicts leading foot position in red and trailing foot position in blue. The right leg </w:t>
      </w:r>
      <w:r w:rsidRPr="00045B2C">
        <w:rPr>
          <w:b/>
          <w:bCs/>
          <w:color w:val="auto"/>
          <w:sz w:val="20"/>
          <w:szCs w:val="20"/>
        </w:rPr>
        <w:t>(A - right panel)</w:t>
      </w:r>
      <w:r w:rsidRPr="00045B2C">
        <w:rPr>
          <w:color w:val="auto"/>
          <w:sz w:val="20"/>
          <w:szCs w:val="20"/>
        </w:rPr>
        <w:t xml:space="preserve"> depicts the leading foot position in blue because this corresponds to the left toe off when calculating a step length. Similarly, the right panel of A depicts the trailing foot position in red because this corresponds to the left heel strike when calculating step length. Specifically, the difference between red functions are analogous to left step length, and the difference between the blue functions are analogous to right step length. </w:t>
      </w:r>
      <w:r w:rsidRPr="00045B2C">
        <w:rPr>
          <w:b/>
          <w:bCs/>
          <w:color w:val="auto"/>
          <w:sz w:val="20"/>
          <w:szCs w:val="20"/>
        </w:rPr>
        <w:t>(B)</w:t>
      </w:r>
      <w:r w:rsidRPr="00045B2C">
        <w:rPr>
          <w:color w:val="auto"/>
          <w:sz w:val="20"/>
          <w:szCs w:val="20"/>
        </w:rPr>
        <w:t xml:space="preserve"> Group averaged (circles) and individual (lines) leading foot placement symmetry for the High Variability condition. </w:t>
      </w:r>
      <w:r w:rsidRPr="00045B2C">
        <w:rPr>
          <w:b/>
          <w:bCs/>
          <w:color w:val="auto"/>
          <w:sz w:val="20"/>
          <w:szCs w:val="20"/>
        </w:rPr>
        <w:t>(C)</w:t>
      </w:r>
      <w:r w:rsidRPr="00045B2C">
        <w:rPr>
          <w:color w:val="auto"/>
          <w:sz w:val="20"/>
          <w:szCs w:val="20"/>
        </w:rPr>
        <w:t xml:space="preserve"> Group averaged (circles) and individual (lines) trailing foot placement symmetry for the High Variability condition.</w:t>
      </w:r>
    </w:p>
    <w:p w14:paraId="7E619872" w14:textId="77777777" w:rsidR="00402E4B" w:rsidRDefault="00402E4B" w:rsidP="00AD66E0">
      <w:pPr>
        <w:spacing w:line="480" w:lineRule="auto"/>
      </w:pPr>
    </w:p>
    <w:p w14:paraId="1ABFB0B9" w14:textId="470AB199" w:rsidR="00AD66E0" w:rsidRDefault="00AD66E0" w:rsidP="00354EC3">
      <w:pPr>
        <w:spacing w:line="480" w:lineRule="auto"/>
      </w:pPr>
      <w:r>
        <w:t>Our primary comparison hinges on</w:t>
      </w:r>
      <w:r w:rsidR="00354EC3">
        <w:t xml:space="preserve"> </w:t>
      </w:r>
      <w:r w:rsidR="001C297A">
        <w:t>the ability for participants to quickly make changes in step length</w:t>
      </w:r>
      <w:r w:rsidR="002835F8">
        <w:t xml:space="preserve"> in line with the visual targets. </w:t>
      </w:r>
      <w:r w:rsidR="007D30A9">
        <w:t xml:space="preserve">Because the SAI target distributions for each condition </w:t>
      </w:r>
      <w:r w:rsidR="001C68E4">
        <w:t>were</w:t>
      </w:r>
      <w:r w:rsidR="007D30A9">
        <w:t xml:space="preserve"> centered around 22% SAI, </w:t>
      </w:r>
      <w:r w:rsidR="001C68E4">
        <w:t xml:space="preserve">the behavior should yield similar results. In line with this assumption, </w:t>
      </w:r>
      <w:r w:rsidR="007D30A9">
        <w:t>Learning SAI mean</w:t>
      </w:r>
      <w:r w:rsidR="001C68E4">
        <w:t xml:space="preserve"> was not different across conditions</w:t>
      </w:r>
      <w:r w:rsidR="007D30A9">
        <w:t xml:space="preserve"> (</w:t>
      </w:r>
      <w:r w:rsidR="007D30A9" w:rsidRPr="00FF00FA">
        <w:t>F</w:t>
      </w:r>
      <w:r w:rsidR="007D30A9" w:rsidRPr="00FF00FA">
        <w:rPr>
          <w:vertAlign w:val="subscript"/>
        </w:rPr>
        <w:t>2 17</w:t>
      </w:r>
      <w:r w:rsidR="007D30A9" w:rsidRPr="00FF00FA">
        <w:t xml:space="preserve"> = 1.07, p = 0.35, </w:t>
      </w:r>
      <w:r w:rsidR="007D30A9">
        <w:t>ƞ</w:t>
      </w:r>
      <w:r w:rsidR="007D30A9">
        <w:rPr>
          <w:vertAlign w:val="subscript"/>
        </w:rPr>
        <w:t>p</w:t>
      </w:r>
      <w:r w:rsidR="007D30A9">
        <w:rPr>
          <w:vertAlign w:val="superscript"/>
        </w:rPr>
        <w:t xml:space="preserve">2 </w:t>
      </w:r>
      <w:r w:rsidR="007D30A9" w:rsidRPr="00FF00FA">
        <w:t>= 0.0</w:t>
      </w:r>
      <w:r w:rsidR="007D30A9">
        <w:t xml:space="preserve">6; </w:t>
      </w:r>
      <w:r w:rsidR="005E6AD6">
        <w:t xml:space="preserve">mean [95% CI] </w:t>
      </w:r>
      <w:r w:rsidR="007D30A9">
        <w:t>Constant = 21.36 [20.6</w:t>
      </w:r>
      <w:r w:rsidR="00157354">
        <w:t>0</w:t>
      </w:r>
      <w:r w:rsidR="007D30A9">
        <w:t xml:space="preserve"> 22.</w:t>
      </w:r>
      <w:r w:rsidR="00157354">
        <w:t>13</w:t>
      </w:r>
      <w:r w:rsidR="007D30A9">
        <w:t>], LV = 21.69 [20.</w:t>
      </w:r>
      <w:r w:rsidR="00157354">
        <w:t>45</w:t>
      </w:r>
      <w:r w:rsidR="007D30A9">
        <w:t xml:space="preserve"> 22.</w:t>
      </w:r>
      <w:r w:rsidR="00157354">
        <w:t>94</w:t>
      </w:r>
      <w:r w:rsidR="007D30A9">
        <w:t>], HV = 22.09 [21.</w:t>
      </w:r>
      <w:r w:rsidR="00157354">
        <w:t>06</w:t>
      </w:r>
      <w:r w:rsidR="007D30A9">
        <w:t xml:space="preserve"> 23.</w:t>
      </w:r>
      <w:r w:rsidR="00157354">
        <w:t>13</w:t>
      </w:r>
      <w:r w:rsidR="007D30A9">
        <w:t xml:space="preserve">]). </w:t>
      </w:r>
      <w:r w:rsidR="001C68E4">
        <w:t>Following the</w:t>
      </w:r>
      <w:r w:rsidR="007D30A9">
        <w:t xml:space="preserve"> SAI target</w:t>
      </w:r>
      <w:r w:rsidR="001C68E4">
        <w:t xml:space="preserve">s </w:t>
      </w:r>
      <w:r w:rsidR="002835F8">
        <w:t>should</w:t>
      </w:r>
      <w:r w:rsidR="007D30A9">
        <w:t xml:space="preserve"> also</w:t>
      </w:r>
      <w:r w:rsidR="002835F8">
        <w:t xml:space="preserve"> </w:t>
      </w:r>
      <w:r w:rsidR="001C68E4">
        <w:t xml:space="preserve">yield greater variability in SAI behavior across conditions. In line with this assumption, </w:t>
      </w:r>
      <w:r w:rsidR="002835F8">
        <w:t xml:space="preserve">Learning SAI </w:t>
      </w:r>
      <w:r w:rsidR="002835F8">
        <w:sym w:font="Symbol" w:char="F073"/>
      </w:r>
      <w:r w:rsidR="002835F8">
        <w:t xml:space="preserve"> </w:t>
      </w:r>
      <w:r w:rsidR="001C68E4">
        <w:t>increased across each condition</w:t>
      </w:r>
      <w:r w:rsidR="00354EC3">
        <w:t xml:space="preserve"> </w:t>
      </w:r>
      <w:r w:rsidR="001C297A">
        <w:t>(Figure 4B &amp; C</w:t>
      </w:r>
      <w:r w:rsidR="001C68E4">
        <w:t xml:space="preserve">; </w:t>
      </w:r>
      <w:r w:rsidR="00552CF1" w:rsidRPr="00552CF1">
        <w:t>F</w:t>
      </w:r>
      <w:r w:rsidR="00552CF1" w:rsidRPr="00552CF1">
        <w:rPr>
          <w:vertAlign w:val="subscript"/>
        </w:rPr>
        <w:t>2 17</w:t>
      </w:r>
      <w:r w:rsidR="00552CF1" w:rsidRPr="00552CF1">
        <w:t xml:space="preserve"> = 64.6</w:t>
      </w:r>
      <w:r w:rsidR="00FF00FA">
        <w:t>9</w:t>
      </w:r>
      <w:r w:rsidR="00552CF1" w:rsidRPr="00552CF1">
        <w:t xml:space="preserve">, p </w:t>
      </w:r>
      <w:r w:rsidR="00157354">
        <w:t>&lt; 2</w:t>
      </w:r>
      <w:r w:rsidR="00552CF1" w:rsidRPr="00552CF1">
        <w:t>e</w:t>
      </w:r>
      <w:r w:rsidR="00552CF1" w:rsidRPr="00157354">
        <w:rPr>
          <w:vertAlign w:val="superscript"/>
        </w:rPr>
        <w:t>-12</w:t>
      </w:r>
      <w:r w:rsidR="00552CF1" w:rsidRPr="00552CF1">
        <w:t xml:space="preserve">, </w:t>
      </w:r>
      <w:r w:rsidR="00552CF1">
        <w:t>ƞ</w:t>
      </w:r>
      <w:r w:rsidR="00552CF1">
        <w:rPr>
          <w:vertAlign w:val="subscript"/>
        </w:rPr>
        <w:t>p</w:t>
      </w:r>
      <w:r w:rsidR="00552CF1">
        <w:rPr>
          <w:vertAlign w:val="superscript"/>
        </w:rPr>
        <w:t xml:space="preserve">2 </w:t>
      </w:r>
      <w:r w:rsidR="00552CF1" w:rsidRPr="00552CF1">
        <w:t>= 0.79</w:t>
      </w:r>
      <w:r w:rsidR="001C297A">
        <w:t>)</w:t>
      </w:r>
      <w:r w:rsidR="003960F3">
        <w:t>.</w:t>
      </w:r>
      <w:r w:rsidR="00552CF1">
        <w:t xml:space="preserve"> Learning SAI </w:t>
      </w:r>
      <w:r w:rsidR="00552CF1">
        <w:sym w:font="Symbol" w:char="F073"/>
      </w:r>
      <w:r w:rsidR="00552CF1">
        <w:t xml:space="preserve"> </w:t>
      </w:r>
      <w:r w:rsidR="003960F3">
        <w:t>was greater in the</w:t>
      </w:r>
      <w:r w:rsidR="00552CF1">
        <w:t xml:space="preserve"> </w:t>
      </w:r>
      <w:r w:rsidR="003960F3">
        <w:t>LV condition compared to the</w:t>
      </w:r>
      <w:r w:rsidR="0012359F">
        <w:t xml:space="preserve"> </w:t>
      </w:r>
      <w:r w:rsidR="003960F3">
        <w:t xml:space="preserve">Constant condition </w:t>
      </w:r>
      <w:r w:rsidR="0012359F">
        <w:t>(</w:t>
      </w:r>
      <w:r w:rsidR="003960F3">
        <w:t xml:space="preserve">LV = </w:t>
      </w:r>
      <w:r w:rsidR="0012359F">
        <w:t>5.21 [4.6</w:t>
      </w:r>
      <w:r w:rsidR="00157354">
        <w:t>4</w:t>
      </w:r>
      <w:r w:rsidR="0012359F">
        <w:t xml:space="preserve"> 5.7</w:t>
      </w:r>
      <w:r w:rsidR="00157354">
        <w:t>8</w:t>
      </w:r>
      <w:r w:rsidR="0012359F">
        <w:t>]</w:t>
      </w:r>
      <w:r w:rsidR="003960F3">
        <w:t>, Constant = 3.48 [2.86 4.10]; p = 3e</w:t>
      </w:r>
      <w:r w:rsidR="003960F3" w:rsidRPr="00157354">
        <w:rPr>
          <w:vertAlign w:val="superscript"/>
        </w:rPr>
        <w:t>-4</w:t>
      </w:r>
      <w:r w:rsidR="003960F3">
        <w:t xml:space="preserve">, Cohens </w:t>
      </w:r>
      <w:proofErr w:type="spellStart"/>
      <w:r w:rsidR="003960F3">
        <w:t>d</w:t>
      </w:r>
      <w:r w:rsidR="003960F3" w:rsidRPr="007D30A9">
        <w:rPr>
          <w:vertAlign w:val="subscript"/>
        </w:rPr>
        <w:t>z</w:t>
      </w:r>
      <w:proofErr w:type="spellEnd"/>
      <w:r w:rsidR="003960F3">
        <w:t xml:space="preserve"> = -1.18</w:t>
      </w:r>
      <w:r w:rsidR="0012359F">
        <w:t>)</w:t>
      </w:r>
      <w:r w:rsidR="003960F3">
        <w:t xml:space="preserve">, greater in the HV condition compared to </w:t>
      </w:r>
      <w:r w:rsidR="00552CF1">
        <w:t xml:space="preserve">the </w:t>
      </w:r>
      <w:r w:rsidR="003960F3">
        <w:t>L</w:t>
      </w:r>
      <w:r w:rsidR="00552CF1">
        <w:t xml:space="preserve">V </w:t>
      </w:r>
      <w:r w:rsidR="003960F3">
        <w:t xml:space="preserve">condition </w:t>
      </w:r>
      <w:r w:rsidR="00552CF1">
        <w:t>(</w:t>
      </w:r>
      <w:r w:rsidR="0012359F">
        <w:t>HV = 7.98 [7.3</w:t>
      </w:r>
      <w:r w:rsidR="00157354">
        <w:t>1</w:t>
      </w:r>
      <w:r w:rsidR="0012359F">
        <w:t xml:space="preserve"> 8.61</w:t>
      </w:r>
      <w:r w:rsidR="00157354">
        <w:t>6</w:t>
      </w:r>
      <w:r w:rsidR="003960F3">
        <w:t>]; p = 5e</w:t>
      </w:r>
      <w:r w:rsidR="003960F3" w:rsidRPr="00157354">
        <w:rPr>
          <w:vertAlign w:val="superscript"/>
        </w:rPr>
        <w:t>-</w:t>
      </w:r>
      <w:r w:rsidR="003960F3">
        <w:rPr>
          <w:vertAlign w:val="superscript"/>
        </w:rPr>
        <w:t>6</w:t>
      </w:r>
      <w:r w:rsidR="003960F3">
        <w:t>,</w:t>
      </w:r>
      <w:r w:rsidR="003960F3" w:rsidRPr="003960F3">
        <w:t xml:space="preserve"> </w:t>
      </w:r>
      <w:r w:rsidR="003960F3">
        <w:t xml:space="preserve">Cohens </w:t>
      </w:r>
      <w:proofErr w:type="spellStart"/>
      <w:r w:rsidR="003960F3">
        <w:t>d</w:t>
      </w:r>
      <w:r w:rsidR="003960F3" w:rsidRPr="007D30A9">
        <w:rPr>
          <w:vertAlign w:val="subscript"/>
        </w:rPr>
        <w:t>z</w:t>
      </w:r>
      <w:proofErr w:type="spellEnd"/>
      <w:r w:rsidR="003960F3">
        <w:t xml:space="preserve"> = -1.67</w:t>
      </w:r>
      <w:r w:rsidR="0012359F">
        <w:t>)</w:t>
      </w:r>
      <w:r w:rsidR="003960F3">
        <w:t xml:space="preserve"> and greater in the HV condition compared to the Constant condition (p = 5e</w:t>
      </w:r>
      <w:r w:rsidR="003960F3" w:rsidRPr="00157354">
        <w:rPr>
          <w:vertAlign w:val="superscript"/>
        </w:rPr>
        <w:t>-</w:t>
      </w:r>
      <w:r w:rsidR="003960F3">
        <w:rPr>
          <w:vertAlign w:val="superscript"/>
        </w:rPr>
        <w:t>8</w:t>
      </w:r>
      <w:r w:rsidR="003960F3">
        <w:t>,</w:t>
      </w:r>
      <w:r w:rsidR="003960F3" w:rsidRPr="003960F3">
        <w:t xml:space="preserve"> </w:t>
      </w:r>
      <w:r w:rsidR="003960F3">
        <w:t xml:space="preserve">Cohens </w:t>
      </w:r>
      <w:proofErr w:type="spellStart"/>
      <w:r w:rsidR="003960F3">
        <w:t>d</w:t>
      </w:r>
      <w:r w:rsidR="003960F3" w:rsidRPr="007D30A9">
        <w:rPr>
          <w:vertAlign w:val="subscript"/>
        </w:rPr>
        <w:t>z</w:t>
      </w:r>
      <w:proofErr w:type="spellEnd"/>
      <w:r w:rsidR="003960F3">
        <w:t xml:space="preserve"> = -2.34)</w:t>
      </w:r>
      <w:r w:rsidR="0012359F">
        <w:t xml:space="preserve">. </w:t>
      </w:r>
      <w:r>
        <w:t>As predicted</w:t>
      </w:r>
      <w:r w:rsidR="00354EC3">
        <w:t>,</w:t>
      </w:r>
      <w:r>
        <w:t xml:space="preserve"> </w:t>
      </w:r>
      <w:r w:rsidR="000A1246">
        <w:t>Learning</w:t>
      </w:r>
      <w:r>
        <w:t xml:space="preserve"> SAI mean</w:t>
      </w:r>
      <w:r w:rsidR="000A1246">
        <w:t xml:space="preserve"> was </w:t>
      </w:r>
      <w:r>
        <w:t>similar across conditions</w:t>
      </w:r>
      <w:r w:rsidR="00354EC3">
        <w:t xml:space="preserve">, but the </w:t>
      </w:r>
      <w:r w:rsidR="000A1246">
        <w:t xml:space="preserve">Learning </w:t>
      </w:r>
      <w:r w:rsidR="00354EC3">
        <w:t xml:space="preserve">SAI </w:t>
      </w:r>
      <w:r w:rsidR="000A1246">
        <w:sym w:font="Symbol" w:char="F073"/>
      </w:r>
      <w:r w:rsidR="000A1246">
        <w:t xml:space="preserve"> was different across conditions</w:t>
      </w:r>
      <w:r w:rsidR="00354EC3">
        <w:t xml:space="preserve">. These results demonstrate that </w:t>
      </w:r>
      <w:r>
        <w:t xml:space="preserve">our perturbation was effective in inducing different amounts of </w:t>
      </w:r>
      <w:r w:rsidR="00354EC3">
        <w:t xml:space="preserve">SAI </w:t>
      </w:r>
      <w:r>
        <w:t>variability during the Learning phase</w:t>
      </w:r>
      <w:r w:rsidR="00354EC3">
        <w:t xml:space="preserve"> and allowed us to compare </w:t>
      </w:r>
      <w:r w:rsidR="008C212A">
        <w:t xml:space="preserve">use-dependent bias during the Washout phase. </w:t>
      </w:r>
    </w:p>
    <w:p w14:paraId="52F9D183" w14:textId="77777777" w:rsidR="00AD66E0" w:rsidRDefault="00AD66E0" w:rsidP="00AD66E0">
      <w:pPr>
        <w:spacing w:line="480" w:lineRule="auto"/>
      </w:pPr>
    </w:p>
    <w:p w14:paraId="080B74CD" w14:textId="1E3444A5" w:rsidR="00C50A24" w:rsidRDefault="003960F3" w:rsidP="000903CB">
      <w:pPr>
        <w:spacing w:line="480" w:lineRule="auto"/>
      </w:pPr>
      <w:r>
        <w:t>We</w:t>
      </w:r>
      <w:r w:rsidR="000B747C">
        <w:t xml:space="preserve"> measure</w:t>
      </w:r>
      <w:r>
        <w:t>d</w:t>
      </w:r>
      <w:r w:rsidR="000B747C">
        <w:t xml:space="preserve"> use-dependent bias during the Washout phase when participants were asked to walk normally, and no visual feedback was on the screen. On average, participants were not immediately able to return to walking normally, instead they demonstrated a bias in the direction of the repeated movements made during the Learning phase (Figure 6A). We found that the Initial Bias (</w:t>
      </w:r>
      <w:r w:rsidR="002B3051">
        <w:t xml:space="preserve">Figure 6B, </w:t>
      </w:r>
      <w:r w:rsidR="000B747C">
        <w:t xml:space="preserve">mean of the first 5 strides) </w:t>
      </w:r>
      <w:r w:rsidR="000903CB">
        <w:t>decreased from the Constant (2.45 [1.</w:t>
      </w:r>
      <w:r w:rsidR="00157354">
        <w:t>58</w:t>
      </w:r>
      <w:r w:rsidR="000903CB">
        <w:t xml:space="preserve"> 3.</w:t>
      </w:r>
      <w:r w:rsidR="00157354">
        <w:t>32</w:t>
      </w:r>
      <w:r w:rsidR="000903CB">
        <w:t>]) to LV (1.67 [</w:t>
      </w:r>
      <w:r w:rsidR="00157354">
        <w:t>1.00</w:t>
      </w:r>
      <w:r w:rsidR="000903CB">
        <w:t xml:space="preserve"> 2.3</w:t>
      </w:r>
      <w:r w:rsidR="00157354">
        <w:t>5</w:t>
      </w:r>
      <w:r w:rsidR="000903CB">
        <w:t>]) to HV (1.24 [0.5</w:t>
      </w:r>
      <w:r w:rsidR="00157354">
        <w:t>4</w:t>
      </w:r>
      <w:r w:rsidR="000903CB">
        <w:t xml:space="preserve"> 1.9</w:t>
      </w:r>
      <w:r w:rsidR="00157354">
        <w:t>5</w:t>
      </w:r>
      <w:r w:rsidR="000903CB">
        <w:t xml:space="preserve">]; </w:t>
      </w:r>
      <w:r w:rsidR="000903CB" w:rsidRPr="000903CB">
        <w:t>F</w:t>
      </w:r>
      <w:r w:rsidR="000903CB" w:rsidRPr="000903CB">
        <w:rPr>
          <w:vertAlign w:val="subscript"/>
        </w:rPr>
        <w:t xml:space="preserve">2 17 </w:t>
      </w:r>
      <w:r w:rsidR="000903CB" w:rsidRPr="000903CB">
        <w:t>= 4.2</w:t>
      </w:r>
      <w:r w:rsidR="000903CB">
        <w:t>3</w:t>
      </w:r>
      <w:r w:rsidR="000903CB" w:rsidRPr="000903CB">
        <w:t xml:space="preserve">, p = 0.02, </w:t>
      </w:r>
      <w:r w:rsidR="000903CB">
        <w:t>ƞ</w:t>
      </w:r>
      <w:r w:rsidR="000903CB">
        <w:rPr>
          <w:vertAlign w:val="subscript"/>
        </w:rPr>
        <w:t>p</w:t>
      </w:r>
      <w:r w:rsidR="000903CB">
        <w:rPr>
          <w:vertAlign w:val="superscript"/>
        </w:rPr>
        <w:t>2</w:t>
      </w:r>
      <w:r w:rsidR="000903CB">
        <w:t xml:space="preserve"> </w:t>
      </w:r>
      <w:r w:rsidR="000903CB" w:rsidRPr="000903CB">
        <w:t>= 0.</w:t>
      </w:r>
      <w:r w:rsidR="000903CB">
        <w:t>20</w:t>
      </w:r>
      <w:r w:rsidR="000B747C">
        <w:t>) with significant differences between the Constant and High Variability conditions (</w:t>
      </w:r>
      <w:r w:rsidR="000903CB" w:rsidRPr="000903CB">
        <w:t>p = 0.0</w:t>
      </w:r>
      <w:r w:rsidR="00C62070">
        <w:t>4</w:t>
      </w:r>
      <w:r w:rsidR="000903CB" w:rsidRPr="000903CB">
        <w:t xml:space="preserve">, Cohens </w:t>
      </w:r>
      <w:proofErr w:type="spellStart"/>
      <w:r w:rsidR="005E6AD6">
        <w:t>d</w:t>
      </w:r>
      <w:r w:rsidR="000903CB" w:rsidRPr="00A4405F">
        <w:rPr>
          <w:vertAlign w:val="subscript"/>
        </w:rPr>
        <w:t>z</w:t>
      </w:r>
      <w:proofErr w:type="spellEnd"/>
      <w:r w:rsidR="000903CB" w:rsidRPr="000903CB">
        <w:t xml:space="preserve"> = 0.65</w:t>
      </w:r>
      <w:r w:rsidR="000B747C">
        <w:t>), but not between the Constant and Low Variability</w:t>
      </w:r>
      <w:r w:rsidR="00A4405F">
        <w:t xml:space="preserve"> (</w:t>
      </w:r>
      <w:r w:rsidR="00A4405F" w:rsidRPr="00A4405F">
        <w:t>p = 0.</w:t>
      </w:r>
      <w:r w:rsidR="00C62070">
        <w:t>25</w:t>
      </w:r>
      <w:r w:rsidR="00A4405F" w:rsidRPr="00A4405F">
        <w:t xml:space="preserve">, Cohens </w:t>
      </w:r>
      <w:proofErr w:type="spellStart"/>
      <w:r w:rsidR="005E6AD6">
        <w:t>d</w:t>
      </w:r>
      <w:r w:rsidR="00A4405F" w:rsidRPr="00A4405F">
        <w:rPr>
          <w:vertAlign w:val="subscript"/>
        </w:rPr>
        <w:t>z</w:t>
      </w:r>
      <w:proofErr w:type="spellEnd"/>
      <w:r w:rsidR="00A4405F" w:rsidRPr="00A4405F">
        <w:t xml:space="preserve"> = 0.43</w:t>
      </w:r>
      <w:r w:rsidR="00A4405F">
        <w:t>)</w:t>
      </w:r>
      <w:r w:rsidR="000B747C">
        <w:t xml:space="preserve"> </w:t>
      </w:r>
      <w:r w:rsidR="00A4405F">
        <w:t>or the</w:t>
      </w:r>
      <w:r w:rsidR="000B747C">
        <w:t xml:space="preserve"> Low and High Variability conditions</w:t>
      </w:r>
      <w:r w:rsidR="00A4405F">
        <w:t xml:space="preserve"> (</w:t>
      </w:r>
      <w:r w:rsidR="00A4405F" w:rsidRPr="00A4405F">
        <w:t>p = 0.</w:t>
      </w:r>
      <w:r w:rsidR="00C62070">
        <w:t>91</w:t>
      </w:r>
      <w:r w:rsidR="00A4405F" w:rsidRPr="00A4405F">
        <w:t xml:space="preserve">, Cohens </w:t>
      </w:r>
      <w:proofErr w:type="spellStart"/>
      <w:r w:rsidR="005E6AD6">
        <w:t>d</w:t>
      </w:r>
      <w:r w:rsidR="00A4405F" w:rsidRPr="00A4405F">
        <w:rPr>
          <w:vertAlign w:val="subscript"/>
        </w:rPr>
        <w:t>z</w:t>
      </w:r>
      <w:proofErr w:type="spellEnd"/>
      <w:r w:rsidR="00A4405F" w:rsidRPr="00A4405F">
        <w:t xml:space="preserve"> = 0.25</w:t>
      </w:r>
      <w:r w:rsidR="00A4405F">
        <w:t>)</w:t>
      </w:r>
      <w:r w:rsidR="000B747C">
        <w:t xml:space="preserve">. </w:t>
      </w:r>
      <w:r w:rsidR="002B3051">
        <w:t>These results demonstrate that</w:t>
      </w:r>
      <w:r w:rsidR="00A4405F">
        <w:t xml:space="preserve"> immediate</w:t>
      </w:r>
      <w:r w:rsidR="002B3051">
        <w:t xml:space="preserve"> use-dependent bias measured in the first 5 strides of normal walking depends on the amount of </w:t>
      </w:r>
      <w:r w:rsidR="00A4405F">
        <w:t>practice consistency</w:t>
      </w:r>
      <w:r w:rsidR="002B3051">
        <w:t xml:space="preserve">. </w:t>
      </w:r>
    </w:p>
    <w:p w14:paraId="78DAC9AD" w14:textId="25AFAD9D" w:rsidR="002B3051" w:rsidRDefault="002B3051" w:rsidP="00AD66E0">
      <w:pPr>
        <w:spacing w:line="480" w:lineRule="auto"/>
      </w:pPr>
    </w:p>
    <w:p w14:paraId="420ABE33" w14:textId="77777777" w:rsidR="005E78A8" w:rsidRDefault="005E78A8" w:rsidP="005E78A8">
      <w:pPr>
        <w:keepNext/>
        <w:spacing w:line="480" w:lineRule="auto"/>
      </w:pPr>
      <w:r>
        <w:rPr>
          <w:noProof/>
        </w:rPr>
        <w:drawing>
          <wp:inline distT="0" distB="0" distL="0" distR="0" wp14:anchorId="6C628C22" wp14:editId="68054929">
            <wp:extent cx="5934456" cy="5059680"/>
            <wp:effectExtent l="0" t="0" r="9525"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4456" cy="5059680"/>
                    </a:xfrm>
                    <a:prstGeom prst="rect">
                      <a:avLst/>
                    </a:prstGeom>
                  </pic:spPr>
                </pic:pic>
              </a:graphicData>
            </a:graphic>
          </wp:inline>
        </w:drawing>
      </w:r>
    </w:p>
    <w:p w14:paraId="5A87200C" w14:textId="6FB4A531" w:rsidR="005E78A8" w:rsidRPr="005E78A8" w:rsidRDefault="005E78A8" w:rsidP="005E78A8">
      <w:pPr>
        <w:rPr>
          <w:i/>
          <w:iCs/>
          <w:sz w:val="20"/>
          <w:szCs w:val="20"/>
        </w:rPr>
      </w:pPr>
      <w:r w:rsidRPr="005E78A8">
        <w:rPr>
          <w:b/>
          <w:bCs/>
          <w:i/>
          <w:iCs/>
          <w:sz w:val="20"/>
          <w:szCs w:val="20"/>
        </w:rPr>
        <w:t>Figure 6: Washout data. (A)</w:t>
      </w:r>
      <w:r w:rsidRPr="005E78A8">
        <w:rPr>
          <w:i/>
          <w:iCs/>
          <w:sz w:val="20"/>
          <w:szCs w:val="20"/>
        </w:rPr>
        <w:t xml:space="preserve"> Group averaged SAI data during the Washout phase of each condition. Shaded error bars represent standard error. For plotting purposes, we truncated each individual’s Washout phase to match the participant with the fewest strides and binned the data by 3 strides. The dots and error bars in the grey shaded region represent the mean and standard errors of the first 5 strides of Washout for each condition (not binned) which is the same as the Initial Bias measure.</w:t>
      </w:r>
      <w:r w:rsidRPr="005E78A8">
        <w:rPr>
          <w:b/>
          <w:bCs/>
          <w:i/>
          <w:iCs/>
          <w:sz w:val="20"/>
          <w:szCs w:val="20"/>
        </w:rPr>
        <w:t xml:space="preserve"> (B)</w:t>
      </w:r>
      <w:r w:rsidRPr="005E78A8">
        <w:rPr>
          <w:i/>
          <w:iCs/>
          <w:sz w:val="20"/>
          <w:szCs w:val="20"/>
        </w:rPr>
        <w:t xml:space="preserve"> Mean Initial Bias (mean SAI of strides 1-5 during Washout) for each condition (purple line) with individual Initial Bias for each condition (grey lines). </w:t>
      </w:r>
      <w:r w:rsidRPr="005E78A8">
        <w:rPr>
          <w:b/>
          <w:bCs/>
          <w:i/>
          <w:iCs/>
          <w:sz w:val="20"/>
          <w:szCs w:val="20"/>
        </w:rPr>
        <w:t>(C)</w:t>
      </w:r>
      <w:r w:rsidRPr="005E78A8">
        <w:rPr>
          <w:i/>
          <w:iCs/>
          <w:sz w:val="20"/>
          <w:szCs w:val="20"/>
        </w:rPr>
        <w:t xml:space="preserve"> Mean Early Washout (mean SAI of strides 6-30 during Washout) for each condition (purple line) with individual Early Washout for each condition (grey lines). </w:t>
      </w:r>
      <w:r w:rsidRPr="005E78A8">
        <w:rPr>
          <w:b/>
          <w:bCs/>
          <w:i/>
          <w:iCs/>
          <w:sz w:val="20"/>
          <w:szCs w:val="20"/>
        </w:rPr>
        <w:t>(D)</w:t>
      </w:r>
      <w:r w:rsidRPr="005E78A8">
        <w:rPr>
          <w:i/>
          <w:iCs/>
          <w:sz w:val="20"/>
          <w:szCs w:val="20"/>
        </w:rPr>
        <w:t xml:space="preserve"> Individual regressions of Learning SAI σ and Initial Bias (grey lines). We used the mean of the individual betas to calculate the mean regression line. The individual and mean betas are plotted in the inset.</w:t>
      </w:r>
      <w:r w:rsidRPr="005E78A8">
        <w:rPr>
          <w:b/>
          <w:bCs/>
          <w:i/>
          <w:iCs/>
          <w:sz w:val="20"/>
          <w:szCs w:val="20"/>
        </w:rPr>
        <w:t xml:space="preserve"> (F)</w:t>
      </w:r>
      <w:r w:rsidRPr="005E78A8">
        <w:rPr>
          <w:i/>
          <w:iCs/>
          <w:sz w:val="20"/>
          <w:szCs w:val="20"/>
        </w:rPr>
        <w:t xml:space="preserve"> Mean Washout Rate (using the autoregression calculation) for each condition (purple line) with individual Washout Rates for each condition (grey lines). </w:t>
      </w:r>
      <w:r w:rsidRPr="005E78A8">
        <w:rPr>
          <w:b/>
          <w:bCs/>
          <w:i/>
          <w:iCs/>
          <w:sz w:val="20"/>
          <w:szCs w:val="20"/>
        </w:rPr>
        <w:t>(E)</w:t>
      </w:r>
      <w:r w:rsidRPr="005E78A8">
        <w:rPr>
          <w:i/>
          <w:iCs/>
          <w:sz w:val="20"/>
          <w:szCs w:val="20"/>
        </w:rPr>
        <w:t xml:space="preserve"> Individual regressions of Learning SAI σ and Early Washout (grey lines). We used the mean of the individual betas to calculate the mean regression line. The individual and mean betas are plotted in the inset.</w:t>
      </w:r>
      <w:r w:rsidRPr="005E78A8">
        <w:rPr>
          <w:b/>
          <w:bCs/>
          <w:i/>
          <w:iCs/>
          <w:sz w:val="20"/>
          <w:szCs w:val="20"/>
        </w:rPr>
        <w:t xml:space="preserve"> (F)</w:t>
      </w:r>
      <w:r w:rsidRPr="005E78A8">
        <w:rPr>
          <w:i/>
          <w:iCs/>
          <w:sz w:val="20"/>
          <w:szCs w:val="20"/>
        </w:rPr>
        <w:t xml:space="preserve"> Mean Washout Rate (using the autoregression calculation) for each condition (purple line) with individual Washout Rates for each condition (grey lines).  </w:t>
      </w:r>
      <w:r w:rsidRPr="005E78A8">
        <w:rPr>
          <w:b/>
          <w:bCs/>
          <w:i/>
          <w:iCs/>
          <w:sz w:val="20"/>
          <w:szCs w:val="20"/>
        </w:rPr>
        <w:t>(G)</w:t>
      </w:r>
      <w:r w:rsidRPr="005E78A8">
        <w:rPr>
          <w:i/>
          <w:iCs/>
          <w:sz w:val="20"/>
          <w:szCs w:val="20"/>
        </w:rPr>
        <w:t xml:space="preserve"> Mean Washout Rate (using the Exponential Fit calculation) for each condition (purple line) with individual Washout Rates for each condition (grey lines).</w:t>
      </w:r>
    </w:p>
    <w:p w14:paraId="00322916" w14:textId="77777777" w:rsidR="005E78A8" w:rsidRPr="005E78A8" w:rsidRDefault="005E78A8" w:rsidP="005E78A8">
      <w:pPr>
        <w:spacing w:line="480" w:lineRule="auto"/>
        <w:rPr>
          <w:i/>
          <w:iCs/>
          <w:color w:val="44546A" w:themeColor="text2"/>
          <w:sz w:val="18"/>
          <w:szCs w:val="18"/>
        </w:rPr>
      </w:pPr>
    </w:p>
    <w:p w14:paraId="538A2226" w14:textId="33592F4B" w:rsidR="002F62FF" w:rsidRDefault="002B3051" w:rsidP="002F62FF">
      <w:pPr>
        <w:spacing w:line="480" w:lineRule="auto"/>
      </w:pPr>
      <w:r>
        <w:t>While the Initial Bias depend</w:t>
      </w:r>
      <w:r w:rsidR="00036EAB">
        <w:t xml:space="preserve">ed </w:t>
      </w:r>
      <w:r>
        <w:t xml:space="preserve">on practice </w:t>
      </w:r>
      <w:r w:rsidR="005E6AD6">
        <w:t>consistency</w:t>
      </w:r>
      <w:r>
        <w:t xml:space="preserve">, this effect </w:t>
      </w:r>
      <w:r w:rsidR="00036EAB">
        <w:t>was</w:t>
      </w:r>
      <w:r>
        <w:t xml:space="preserve"> quickly </w:t>
      </w:r>
      <w:r w:rsidR="005E6AD6">
        <w:t>diminished</w:t>
      </w:r>
      <w:r>
        <w:t xml:space="preserve">. </w:t>
      </w:r>
      <w:r w:rsidR="002F62FF">
        <w:t>Early Washout</w:t>
      </w:r>
      <w:r w:rsidR="000B747C">
        <w:t xml:space="preserve"> (</w:t>
      </w:r>
      <w:r>
        <w:t xml:space="preserve">Figure 6C, </w:t>
      </w:r>
      <w:r w:rsidR="000B747C">
        <w:t>mean of strides 6 to 30</w:t>
      </w:r>
      <w:r w:rsidR="002F62FF">
        <w:t>; Constant = 1.82 [1.2</w:t>
      </w:r>
      <w:r w:rsidR="00CB1E0F">
        <w:t>8</w:t>
      </w:r>
      <w:r w:rsidR="002F62FF">
        <w:t xml:space="preserve"> 2.3</w:t>
      </w:r>
      <w:r w:rsidR="00CB1E0F">
        <w:t>7</w:t>
      </w:r>
      <w:r w:rsidR="002F62FF">
        <w:t>], LV = 1.61 [1.1</w:t>
      </w:r>
      <w:r w:rsidR="00CB1E0F">
        <w:t>6</w:t>
      </w:r>
      <w:r w:rsidR="002F62FF">
        <w:t xml:space="preserve"> 2.0</w:t>
      </w:r>
      <w:r w:rsidR="00CB1E0F">
        <w:t>7</w:t>
      </w:r>
      <w:r w:rsidR="002F62FF">
        <w:t>],</w:t>
      </w:r>
    </w:p>
    <w:p w14:paraId="5D6A884F" w14:textId="0331C984" w:rsidR="00036EAB" w:rsidRDefault="002F62FF" w:rsidP="002F62FF">
      <w:pPr>
        <w:spacing w:line="480" w:lineRule="auto"/>
      </w:pPr>
      <w:r>
        <w:t>HV = 1.33 [0.</w:t>
      </w:r>
      <w:r w:rsidR="00CB1E0F">
        <w:t>86</w:t>
      </w:r>
      <w:r>
        <w:t xml:space="preserve"> 1.</w:t>
      </w:r>
      <w:r w:rsidR="00CB1E0F">
        <w:t>80</w:t>
      </w:r>
      <w:r>
        <w:t>]</w:t>
      </w:r>
      <w:r w:rsidR="000B747C">
        <w:t>) did not reliably depend on condition (</w:t>
      </w:r>
      <w:r w:rsidRPr="002F62FF">
        <w:t>F</w:t>
      </w:r>
      <w:r w:rsidRPr="002F62FF">
        <w:rPr>
          <w:vertAlign w:val="subscript"/>
        </w:rPr>
        <w:t xml:space="preserve">2 17 </w:t>
      </w:r>
      <w:r w:rsidRPr="002F62FF">
        <w:t>= 1.26, p = 0.</w:t>
      </w:r>
      <w:r>
        <w:t>30</w:t>
      </w:r>
      <w:r w:rsidRPr="002F62FF">
        <w:t xml:space="preserve">, </w:t>
      </w:r>
      <w:r>
        <w:t>ƞ</w:t>
      </w:r>
      <w:r>
        <w:rPr>
          <w:vertAlign w:val="subscript"/>
        </w:rPr>
        <w:t>p</w:t>
      </w:r>
      <w:r>
        <w:rPr>
          <w:vertAlign w:val="superscript"/>
        </w:rPr>
        <w:t>2</w:t>
      </w:r>
      <w:r>
        <w:t xml:space="preserve"> </w:t>
      </w:r>
      <w:r w:rsidRPr="002F62FF">
        <w:t>= 0.0</w:t>
      </w:r>
      <w:r>
        <w:t>7</w:t>
      </w:r>
      <w:r w:rsidR="000B747C">
        <w:t xml:space="preserve">). </w:t>
      </w:r>
      <w:r w:rsidR="002B3051">
        <w:t xml:space="preserve">When there </w:t>
      </w:r>
      <w:r w:rsidR="00C870F4">
        <w:t>were</w:t>
      </w:r>
      <w:r w:rsidR="002B3051">
        <w:t xml:space="preserve"> no significant difference</w:t>
      </w:r>
      <w:r w:rsidR="00F30B72">
        <w:t>s</w:t>
      </w:r>
      <w:r w:rsidR="002B3051">
        <w:t xml:space="preserve"> between the conditions, we ran equivalence testing </w:t>
      </w:r>
      <w:r w:rsidR="00F30B72">
        <w:t>between each condition using</w:t>
      </w:r>
      <w:r w:rsidR="002B3051">
        <w:t xml:space="preserve"> the TOST procedure with equivalence bounds </w:t>
      </w:r>
      <w:r w:rsidR="00F30B72">
        <w:t>set at</w:t>
      </w:r>
      <w:r w:rsidR="002B3051">
        <w:t xml:space="preserve"> </w:t>
      </w:r>
      <w:r w:rsidR="00F30B72">
        <w:t xml:space="preserve">Cohens </w:t>
      </w:r>
      <w:proofErr w:type="spellStart"/>
      <w:r w:rsidR="00F30B72">
        <w:t>d</w:t>
      </w:r>
      <w:r w:rsidR="00F30B72" w:rsidRPr="00F30B72">
        <w:rPr>
          <w:vertAlign w:val="subscript"/>
        </w:rPr>
        <w:t>z</w:t>
      </w:r>
      <w:proofErr w:type="spellEnd"/>
      <w:r w:rsidR="00F30B72" w:rsidRPr="00F30B72">
        <w:rPr>
          <w:vertAlign w:val="subscript"/>
        </w:rPr>
        <w:t xml:space="preserve"> </w:t>
      </w:r>
      <w:r w:rsidR="00F30B72">
        <w:t xml:space="preserve">= ± 0.3 because </w:t>
      </w:r>
      <w:r w:rsidR="00C870F4">
        <w:t>a</w:t>
      </w:r>
      <w:r w:rsidR="00F30B72">
        <w:t xml:space="preserve"> similar study (Wood et al., 2020) showed SAI differences of Cohens d = 0.25 were not different</w:t>
      </w:r>
      <w:r w:rsidR="002B3051">
        <w:t xml:space="preserve">. </w:t>
      </w:r>
      <w:r w:rsidR="00F30B72">
        <w:t>Using this equivalence bound, we found no evidence of equivalence between the three conditions (</w:t>
      </w:r>
      <w:r w:rsidR="00064321">
        <w:t xml:space="preserve">largest </w:t>
      </w:r>
      <w:r w:rsidR="00F30B72">
        <w:t>t</w:t>
      </w:r>
      <w:r w:rsidR="00C870F4">
        <w:t xml:space="preserve"> value</w:t>
      </w:r>
      <w:r w:rsidR="00F30B72">
        <w:t xml:space="preserve"> </w:t>
      </w:r>
      <w:r w:rsidR="00C870F4">
        <w:t>=</w:t>
      </w:r>
      <w:r w:rsidR="00064321">
        <w:t xml:space="preserve"> 0.19</w:t>
      </w:r>
      <w:r w:rsidR="00F30B72">
        <w:t>,</w:t>
      </w:r>
      <w:r w:rsidR="00064321">
        <w:t xml:space="preserve"> smallest</w:t>
      </w:r>
      <w:r w:rsidR="00F30B72">
        <w:t xml:space="preserve"> </w:t>
      </w:r>
      <w:r w:rsidR="00064321">
        <w:t xml:space="preserve">p </w:t>
      </w:r>
      <w:r w:rsidR="00C870F4">
        <w:t>=</w:t>
      </w:r>
      <w:r w:rsidR="00064321">
        <w:t xml:space="preserve"> 0.29)</w:t>
      </w:r>
      <w:r w:rsidR="002B3051">
        <w:t xml:space="preserve">. </w:t>
      </w:r>
      <w:r w:rsidR="00146D64">
        <w:t xml:space="preserve">We additionally performed cluster permutation analyses to determine if there were differences between conditions across the entire Washout phase. However, none of the three comparisons resulted in cluster sizes greater than 3 bins. </w:t>
      </w:r>
      <w:r w:rsidR="00036EAB">
        <w:t xml:space="preserve">These results show </w:t>
      </w:r>
      <w:r w:rsidR="00146D64">
        <w:t xml:space="preserve">that despite an initial reliance on practice consistency, use-dependent biases have a decay resistant component that does not rely as heavily on practice consistency. </w:t>
      </w:r>
    </w:p>
    <w:p w14:paraId="280C8AB2" w14:textId="50801094" w:rsidR="00707355" w:rsidRDefault="00707355" w:rsidP="002F62FF">
      <w:pPr>
        <w:spacing w:line="480" w:lineRule="auto"/>
      </w:pPr>
    </w:p>
    <w:p w14:paraId="5C08E637" w14:textId="10D5E24C" w:rsidR="00707355" w:rsidRDefault="00707355" w:rsidP="002F62FF">
      <w:pPr>
        <w:spacing w:line="480" w:lineRule="auto"/>
      </w:pPr>
      <w:r>
        <w:t xml:space="preserve">After the data were collected, we performed </w:t>
      </w:r>
      <w:r w:rsidRPr="00347967">
        <w:rPr>
          <w:u w:val="single"/>
        </w:rPr>
        <w:t>exploratory analysis</w:t>
      </w:r>
      <w:r>
        <w:t xml:space="preserve"> to determine the impact of practice variably on use-dependent biases irrespective of condition. We performed a simple regression between Learning SAI σ and Initial Bias (Figures </w:t>
      </w:r>
      <w:r w:rsidR="005950CF">
        <w:t>6D</w:t>
      </w:r>
      <w:r>
        <w:t>). We found a consistent inverse relationship between Learning SAI σ and Initial Bias (mean beta = - 0.31, one sample t-test: p = 0.01). We found a similar but muted relationship between Learning SAI σ and Early Washout (</w:t>
      </w:r>
      <w:r w:rsidR="005950CF">
        <w:t xml:space="preserve">Figure 6E, </w:t>
      </w:r>
      <w:r>
        <w:t>mean beta = -0.11, p = 0.06). We performed the same regression analysis for Learning SAI mean to determine if the mean asymmetry during learning was a significant factor in aftereffect. However, we found no consistent relationship between the Learning SAI mean and Initial Bias or Early Washout (stats). This additional exploratory analysis further demonstrates the relationship with practice consistency and the use-dependent learning process.</w:t>
      </w:r>
    </w:p>
    <w:p w14:paraId="2B51AF13" w14:textId="77777777" w:rsidR="00036EAB" w:rsidRDefault="00036EAB" w:rsidP="002F62FF">
      <w:pPr>
        <w:spacing w:line="480" w:lineRule="auto"/>
      </w:pPr>
    </w:p>
    <w:p w14:paraId="4B787F65" w14:textId="0F46F2E6" w:rsidR="00C147E5" w:rsidRDefault="00E94B2A" w:rsidP="002F62FF">
      <w:pPr>
        <w:spacing w:line="480" w:lineRule="auto"/>
      </w:pPr>
      <w:r>
        <w:t xml:space="preserve">A characteristic of a use-dependent bias is a relatively longer return to baseline </w:t>
      </w:r>
      <w:r>
        <w:fldChar w:fldCharType="begin"/>
      </w:r>
      <w:r>
        <w:instrText xml:space="preserve"> ADDIN ZOTERO_ITEM CSL_CITATION {"citationID":"KE2JTZyh","properties":{"formattedCitation":"(Diedrichsen et al., 2010; Wood et al., 2020)","plainCitation":"(Diedrichsen et al., 2010;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E94B2A">
        <w:t>(Diedrichsen et al., 2010; Wood et al., 2020)</w:t>
      </w:r>
      <w:r>
        <w:fldChar w:fldCharType="end"/>
      </w:r>
      <w:r>
        <w:t xml:space="preserve">. </w:t>
      </w:r>
      <w:r w:rsidR="00146D64">
        <w:t>Therefore, it is possible that</w:t>
      </w:r>
      <w:r w:rsidR="00036EAB">
        <w:t xml:space="preserve"> </w:t>
      </w:r>
      <w:r>
        <w:t>greater amounts of</w:t>
      </w:r>
      <w:r w:rsidR="00036EAB">
        <w:t xml:space="preserve"> practice consistency</w:t>
      </w:r>
      <w:r w:rsidR="00146D64">
        <w:t xml:space="preserve"> would result in</w:t>
      </w:r>
      <w:r>
        <w:t xml:space="preserve"> </w:t>
      </w:r>
      <w:r w:rsidR="00146D64">
        <w:t xml:space="preserve">more robust </w:t>
      </w:r>
      <w:r>
        <w:t>use-dependent bias</w:t>
      </w:r>
      <w:r w:rsidR="00146D64">
        <w:t>es</w:t>
      </w:r>
      <w:r>
        <w:t xml:space="preserve">. </w:t>
      </w:r>
      <w:r w:rsidR="00146D64">
        <w:t xml:space="preserve">We calculated Washout Rate over the first 50 strides </w:t>
      </w:r>
      <w:r w:rsidR="00861FB0">
        <w:t xml:space="preserve">to isolate the part of the Washout phase with the fastest decay. We found differences in </w:t>
      </w:r>
      <w:r w:rsidR="00CB1E0F">
        <w:t xml:space="preserve">Washout Rate </w:t>
      </w:r>
      <w:r w:rsidR="00861FB0">
        <w:t>across conditions</w:t>
      </w:r>
      <w:r w:rsidR="002B3051">
        <w:t xml:space="preserve"> (Figure 6</w:t>
      </w:r>
      <w:r w:rsidR="005950CF">
        <w:t>F</w:t>
      </w:r>
      <w:r w:rsidR="002F62FF">
        <w:t>; Constant = 0.</w:t>
      </w:r>
      <w:r w:rsidR="00CB1E0F">
        <w:t>86</w:t>
      </w:r>
      <w:r w:rsidR="002F62FF">
        <w:t xml:space="preserve"> [0.</w:t>
      </w:r>
      <w:r w:rsidR="00CB1E0F">
        <w:t>78</w:t>
      </w:r>
      <w:r w:rsidR="002F62FF">
        <w:t xml:space="preserve"> 0.</w:t>
      </w:r>
      <w:r w:rsidR="00CB1E0F">
        <w:t>94</w:t>
      </w:r>
      <w:r w:rsidR="002F62FF">
        <w:t>], LV = 0.</w:t>
      </w:r>
      <w:r w:rsidR="00CB1E0F">
        <w:t>84</w:t>
      </w:r>
      <w:r w:rsidR="002F62FF">
        <w:t xml:space="preserve"> [0.</w:t>
      </w:r>
      <w:r w:rsidR="00CB1E0F">
        <w:t>77</w:t>
      </w:r>
      <w:r w:rsidR="002F62FF">
        <w:t xml:space="preserve"> 0.</w:t>
      </w:r>
      <w:r w:rsidR="00CB1E0F">
        <w:t>90</w:t>
      </w:r>
      <w:r w:rsidR="002F62FF">
        <w:t>], HV = 0.</w:t>
      </w:r>
      <w:r w:rsidR="00CB1E0F">
        <w:t>98</w:t>
      </w:r>
      <w:r w:rsidR="002F62FF">
        <w:t xml:space="preserve"> [0.</w:t>
      </w:r>
      <w:r w:rsidR="00CB1E0F">
        <w:t>92</w:t>
      </w:r>
      <w:r w:rsidR="002F62FF">
        <w:t xml:space="preserve"> </w:t>
      </w:r>
      <w:r w:rsidR="00CB1E0F">
        <w:t>1.04</w:t>
      </w:r>
      <w:r w:rsidR="002F62FF">
        <w:t>]</w:t>
      </w:r>
      <w:r w:rsidR="00861FB0">
        <w:t xml:space="preserve">; </w:t>
      </w:r>
      <w:r w:rsidR="00CB1E0F" w:rsidRPr="00CB1E0F">
        <w:t>F</w:t>
      </w:r>
      <w:r w:rsidR="00CB1E0F" w:rsidRPr="00CB1E0F">
        <w:rPr>
          <w:vertAlign w:val="subscript"/>
        </w:rPr>
        <w:t>2 17</w:t>
      </w:r>
      <w:r w:rsidR="00CB1E0F" w:rsidRPr="00CB1E0F">
        <w:t xml:space="preserve"> = 7.2</w:t>
      </w:r>
      <w:r w:rsidR="00CB1E0F">
        <w:t>1</w:t>
      </w:r>
      <w:r w:rsidR="00CB1E0F" w:rsidRPr="00CB1E0F">
        <w:t xml:space="preserve">, p = 0.002, </w:t>
      </w:r>
      <w:r w:rsidR="00CB1E0F">
        <w:t>ƞ</w:t>
      </w:r>
      <w:r w:rsidR="00CB1E0F">
        <w:rPr>
          <w:vertAlign w:val="subscript"/>
        </w:rPr>
        <w:t>p</w:t>
      </w:r>
      <w:r w:rsidR="00CB1E0F">
        <w:rPr>
          <w:vertAlign w:val="superscript"/>
        </w:rPr>
        <w:t>2</w:t>
      </w:r>
      <w:r w:rsidR="00CB1E0F">
        <w:t xml:space="preserve"> </w:t>
      </w:r>
      <w:r w:rsidR="00CB1E0F" w:rsidRPr="00CB1E0F">
        <w:t>= 0.</w:t>
      </w:r>
      <w:r w:rsidR="00CB1E0F">
        <w:t>30)</w:t>
      </w:r>
      <w:r w:rsidR="002B3051">
        <w:t>,</w:t>
      </w:r>
      <w:r w:rsidR="00CB1E0F">
        <w:t xml:space="preserve"> with a faster washout occurring in the HV condition compared to the LV condition (</w:t>
      </w:r>
      <w:r w:rsidR="00CB1E0F" w:rsidRPr="00CB1E0F">
        <w:t>p = 0.0</w:t>
      </w:r>
      <w:r w:rsidR="00861FB0">
        <w:t>1</w:t>
      </w:r>
      <w:r w:rsidR="00CB1E0F" w:rsidRPr="00CB1E0F">
        <w:t xml:space="preserve">, Cohens </w:t>
      </w:r>
      <w:proofErr w:type="spellStart"/>
      <w:r w:rsidR="00CB1E0F">
        <w:t>d</w:t>
      </w:r>
      <w:r w:rsidR="00CB1E0F" w:rsidRPr="00CB1E0F">
        <w:rPr>
          <w:vertAlign w:val="subscript"/>
        </w:rPr>
        <w:t>z</w:t>
      </w:r>
      <w:proofErr w:type="spellEnd"/>
      <w:r w:rsidR="00CB1E0F" w:rsidRPr="00CB1E0F">
        <w:t xml:space="preserve"> = -0.8</w:t>
      </w:r>
      <w:r w:rsidR="00CB1E0F">
        <w:t>2). There was no difference between the</w:t>
      </w:r>
      <w:r w:rsidR="00F95527">
        <w:t xml:space="preserve"> Washout Rate of the</w:t>
      </w:r>
      <w:r w:rsidR="00CB1E0F">
        <w:t xml:space="preserve"> Constant and LV (</w:t>
      </w:r>
      <w:r w:rsidR="00CB1E0F" w:rsidRPr="00CB1E0F">
        <w:t xml:space="preserve">p = </w:t>
      </w:r>
      <w:commentRangeStart w:id="98"/>
      <w:r w:rsidR="00861FB0">
        <w:t>0.40</w:t>
      </w:r>
      <w:commentRangeEnd w:id="98"/>
      <w:r w:rsidR="00861FB0">
        <w:rPr>
          <w:rStyle w:val="CommentReference"/>
        </w:rPr>
        <w:commentReference w:id="98"/>
      </w:r>
      <w:r w:rsidR="00CB1E0F" w:rsidRPr="00CB1E0F">
        <w:t xml:space="preserve">, Cohens </w:t>
      </w:r>
      <w:proofErr w:type="spellStart"/>
      <w:r w:rsidR="00CB1E0F">
        <w:t>d</w:t>
      </w:r>
      <w:r w:rsidR="00CB1E0F" w:rsidRPr="00CB1E0F">
        <w:rPr>
          <w:vertAlign w:val="subscript"/>
        </w:rPr>
        <w:t>z</w:t>
      </w:r>
      <w:proofErr w:type="spellEnd"/>
      <w:r w:rsidR="00CB1E0F" w:rsidRPr="00CB1E0F">
        <w:t xml:space="preserve"> = 0.20</w:t>
      </w:r>
      <w:r w:rsidR="00CB1E0F">
        <w:t>) or Constant and HV conditions (</w:t>
      </w:r>
      <w:r w:rsidR="00F95527" w:rsidRPr="00F95527">
        <w:t>p = 0.0</w:t>
      </w:r>
      <w:r w:rsidR="00C7174A">
        <w:t>7</w:t>
      </w:r>
      <w:r w:rsidR="00F95527" w:rsidRPr="00F95527">
        <w:t xml:space="preserve">, Cohens </w:t>
      </w:r>
      <w:proofErr w:type="spellStart"/>
      <w:r w:rsidR="00F95527">
        <w:t>d</w:t>
      </w:r>
      <w:r w:rsidR="00F95527" w:rsidRPr="00CB1E0F">
        <w:rPr>
          <w:vertAlign w:val="subscript"/>
        </w:rPr>
        <w:t>z</w:t>
      </w:r>
      <w:proofErr w:type="spellEnd"/>
      <w:r w:rsidR="00F95527" w:rsidRPr="00CB1E0F">
        <w:t xml:space="preserve"> </w:t>
      </w:r>
      <w:r w:rsidR="00F95527" w:rsidRPr="00F95527">
        <w:t>= -0.58</w:t>
      </w:r>
      <w:r w:rsidR="00CB1E0F">
        <w:t>)</w:t>
      </w:r>
      <w:r w:rsidR="002B3051">
        <w:t>.</w:t>
      </w:r>
      <w:r w:rsidR="00C147E5">
        <w:t xml:space="preserve"> </w:t>
      </w:r>
    </w:p>
    <w:p w14:paraId="185D5868" w14:textId="77777777" w:rsidR="00C147E5" w:rsidRDefault="00C147E5" w:rsidP="002F62FF">
      <w:pPr>
        <w:spacing w:line="480" w:lineRule="auto"/>
      </w:pPr>
    </w:p>
    <w:p w14:paraId="6FB1275B" w14:textId="78F2D79D" w:rsidR="00DB498E" w:rsidRDefault="00B1448B" w:rsidP="00AD66E0">
      <w:pPr>
        <w:spacing w:line="480" w:lineRule="auto"/>
      </w:pPr>
      <w:r>
        <w:t xml:space="preserve">On </w:t>
      </w:r>
      <w:r w:rsidR="00A508A1">
        <w:t>inspection</w:t>
      </w:r>
      <w:r>
        <w:t xml:space="preserve"> of our measure of Washout rate, we found that this measure does a poor job of describing the data</w:t>
      </w:r>
      <w:r w:rsidR="00707355">
        <w:t>. The Washout Rate parameter calculated using Autoregression,</w:t>
      </w:r>
      <w:r>
        <w:t xml:space="preserve"> unlearning per stride</w:t>
      </w:r>
      <w:r w:rsidR="00707355">
        <w:t>,</w:t>
      </w:r>
      <w:r>
        <w:t xml:space="preserve"> </w:t>
      </w:r>
      <w:r w:rsidR="00064321">
        <w:t>had a value</w:t>
      </w:r>
      <w:r>
        <w:t xml:space="preserve"> greater than one</w:t>
      </w:r>
      <w:r w:rsidR="00F95527">
        <w:t xml:space="preserve"> for some participants</w:t>
      </w:r>
      <w:r>
        <w:t xml:space="preserve"> indicating that SAI was increasing during the first 50 strides of Washout. </w:t>
      </w:r>
      <w:r w:rsidR="00707355">
        <w:t>To determine if this prediction was accurate, w</w:t>
      </w:r>
      <w:r w:rsidR="00F95527">
        <w:t xml:space="preserve">e simulated the first 50 strides of Washout using the unlearning per stride parameter and initialized the simulation at the mean of the first five strides of the Washout phase. On visual inspection, we found that the autoregression rate analysis was unable to adequately reproduce the behavioral data. We believe this is an artifact of noisy stride by stride data which biases the regression slope to be small, resulting is larger </w:t>
      </w:r>
      <w:r w:rsidR="00707355">
        <w:t>Washout R</w:t>
      </w:r>
      <w:r w:rsidR="00F95527">
        <w:t>ates</w:t>
      </w:r>
      <w:r w:rsidR="00064321">
        <w:t xml:space="preserve"> (</w:t>
      </w:r>
      <w:r w:rsidR="00707355">
        <w:t xml:space="preserve">for example, a Washout rate of </w:t>
      </w:r>
      <w:r w:rsidR="00064321">
        <w:t>0.8</w:t>
      </w:r>
      <w:r w:rsidR="00707355">
        <w:t>6 means</w:t>
      </w:r>
      <w:r w:rsidR="00064321">
        <w:t xml:space="preserve"> SAI decreases by 86% from one stride to the next)</w:t>
      </w:r>
      <w:r w:rsidR="00F95527">
        <w:t xml:space="preserve">. </w:t>
      </w:r>
      <w:r w:rsidR="00064321">
        <w:t>Because, on visual inspection, the bias seems to take a much longer time to washout than these values indicate, w</w:t>
      </w:r>
      <w:r w:rsidR="00F95527">
        <w:t xml:space="preserve">e fit an exponential function to the same data </w:t>
      </w:r>
      <w:r w:rsidR="00DB498E">
        <w:t xml:space="preserve">using the equation: </w:t>
      </w:r>
    </w:p>
    <w:p w14:paraId="0D265651" w14:textId="568376BA" w:rsidR="00DB498E" w:rsidRPr="00DB498E" w:rsidRDefault="00450E49" w:rsidP="00AD66E0">
      <w:pPr>
        <w:spacing w:line="480" w:lineRule="auto"/>
        <w:rPr>
          <w:rFonts w:eastAsiaTheme="minorEastAsia"/>
        </w:rPr>
      </w:pPr>
      <m:oMathPara>
        <m:oMath>
          <m:sSub>
            <m:sSubPr>
              <m:ctrlPr>
                <w:rPr>
                  <w:rFonts w:ascii="Cambria Math" w:hAnsi="Cambria Math"/>
                  <w:i/>
                </w:rPr>
              </m:ctrlPr>
            </m:sSubPr>
            <m:e>
              <m:r>
                <w:rPr>
                  <w:rFonts w:ascii="Cambria Math" w:hAnsi="Cambria Math"/>
                </w:rPr>
                <m:t>SLA</m:t>
              </m:r>
            </m:e>
            <m:sub>
              <m:r>
                <w:rPr>
                  <w:rFonts w:ascii="Cambria Math" w:hAnsi="Cambria Math"/>
                </w:rPr>
                <m:t>s</m:t>
              </m:r>
            </m:sub>
          </m:sSub>
          <m:r>
            <w:rPr>
              <w:rFonts w:ascii="Cambria Math" w:hAnsi="Cambria Math"/>
            </w:rPr>
            <m:t>=a*</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s</m:t>
                  </m:r>
                </m:num>
                <m:den>
                  <m:r>
                    <w:rPr>
                      <w:rFonts w:ascii="Cambria Math" w:hAnsi="Cambria Math"/>
                    </w:rPr>
                    <m:t>b</m:t>
                  </m:r>
                </m:den>
              </m:f>
            </m:sup>
          </m:sSup>
          <m:r>
            <w:rPr>
              <w:rFonts w:ascii="Cambria Math" w:hAnsi="Cambria Math"/>
            </w:rPr>
            <m:t>+c</m:t>
          </m:r>
        </m:oMath>
      </m:oMathPara>
    </w:p>
    <w:p w14:paraId="3CDA6A89" w14:textId="769361AE" w:rsidR="00B1448B" w:rsidRDefault="00DB498E" w:rsidP="00AC16CD">
      <w:pPr>
        <w:spacing w:line="480" w:lineRule="auto"/>
      </w:pPr>
      <w:r>
        <w:rPr>
          <w:rFonts w:eastAsiaTheme="minorEastAsia"/>
        </w:rPr>
        <w:t xml:space="preserve">Where </w:t>
      </w:r>
      <m:oMath>
        <m:r>
          <w:rPr>
            <w:rFonts w:ascii="Cambria Math" w:eastAsiaTheme="minorEastAsia" w:hAnsi="Cambria Math"/>
          </w:rPr>
          <m:t>s</m:t>
        </m:r>
      </m:oMath>
      <w:r>
        <w:rPr>
          <w:rFonts w:eastAsiaTheme="minorEastAsia"/>
        </w:rPr>
        <w:t xml:space="preserve"> is each stride of the Washout phase, </w:t>
      </w:r>
      <m:oMath>
        <m:r>
          <w:rPr>
            <w:rFonts w:ascii="Cambria Math" w:hAnsi="Cambria Math"/>
          </w:rPr>
          <m:t>a</m:t>
        </m:r>
      </m:oMath>
      <w:r>
        <w:rPr>
          <w:rFonts w:eastAsiaTheme="minorEastAsia"/>
        </w:rPr>
        <w:t xml:space="preserve"> is the gain, </w:t>
      </w:r>
      <m:oMath>
        <m:r>
          <w:rPr>
            <w:rFonts w:ascii="Cambria Math" w:eastAsiaTheme="minorEastAsia" w:hAnsi="Cambria Math"/>
          </w:rPr>
          <m:t>b</m:t>
        </m:r>
      </m:oMath>
      <w:r w:rsidR="00C73409">
        <w:rPr>
          <w:rFonts w:eastAsiaTheme="minorEastAsia"/>
        </w:rPr>
        <w:t xml:space="preserve"> </w:t>
      </w:r>
      <w:r>
        <w:rPr>
          <w:rFonts w:eastAsiaTheme="minorEastAsia"/>
        </w:rPr>
        <w:t xml:space="preserve">is the decay constant and </w:t>
      </w:r>
      <m:oMath>
        <m:r>
          <w:rPr>
            <w:rFonts w:ascii="Cambria Math" w:eastAsiaTheme="minorEastAsia" w:hAnsi="Cambria Math"/>
          </w:rPr>
          <m:t>c</m:t>
        </m:r>
      </m:oMath>
      <w:r w:rsidR="00C73409">
        <w:rPr>
          <w:rFonts w:eastAsiaTheme="minorEastAsia"/>
        </w:rPr>
        <w:t xml:space="preserve"> </w:t>
      </w:r>
      <w:r>
        <w:rPr>
          <w:rFonts w:eastAsiaTheme="minorEastAsia"/>
        </w:rPr>
        <w:t xml:space="preserve">is the plateau </w:t>
      </w:r>
      <w:r w:rsidR="00C73409">
        <w:rPr>
          <w:rFonts w:eastAsiaTheme="minorEastAsia"/>
        </w:rPr>
        <w:fldChar w:fldCharType="begin"/>
      </w:r>
      <w:r w:rsidR="00C73409">
        <w:rPr>
          <w:rFonts w:eastAsiaTheme="minorEastAsia"/>
        </w:rPr>
        <w:instrText xml:space="preserve"> ADDIN ZOTERO_ITEM CSL_CITATION {"citationID":"diihvjb7","properties":{"formattedCitation":"(S\\uc0\\u225{}nchez et al., 2020)","plainCitation":"(Sánchez et al., 2020)","noteIndex":0},"citationItems":[{"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C73409">
        <w:rPr>
          <w:rFonts w:eastAsiaTheme="minorEastAsia"/>
        </w:rPr>
        <w:fldChar w:fldCharType="separate"/>
      </w:r>
      <w:r w:rsidR="00C73409" w:rsidRPr="00C73409">
        <w:rPr>
          <w:szCs w:val="24"/>
        </w:rPr>
        <w:t>(Sánchez et al., 2020)</w:t>
      </w:r>
      <w:r w:rsidR="00C73409">
        <w:rPr>
          <w:rFonts w:eastAsiaTheme="minorEastAsia"/>
        </w:rPr>
        <w:fldChar w:fldCharType="end"/>
      </w:r>
      <w:r>
        <w:rPr>
          <w:rFonts w:eastAsiaTheme="minorEastAsia"/>
        </w:rPr>
        <w:t xml:space="preserve">. </w:t>
      </w:r>
      <w:r w:rsidR="00064321">
        <w:rPr>
          <w:rFonts w:eastAsiaTheme="minorEastAsia"/>
        </w:rPr>
        <w:t>We fit this exponential function to each individual’s first 50 strides of Washout</w:t>
      </w:r>
      <w:r w:rsidR="00C73409">
        <w:rPr>
          <w:rFonts w:eastAsiaTheme="minorEastAsia"/>
        </w:rPr>
        <w:t xml:space="preserve"> and </w:t>
      </w:r>
      <w:r w:rsidR="00F95527">
        <w:t xml:space="preserve">found </w:t>
      </w:r>
      <w:r>
        <w:t>consistently better fits to the data</w:t>
      </w:r>
      <w:r w:rsidR="00F95527">
        <w:t xml:space="preserve"> (</w:t>
      </w:r>
      <w:r>
        <w:t xml:space="preserve">Autoregression </w:t>
      </w:r>
      <w:r w:rsidR="00F95527">
        <w:t>AIC</w:t>
      </w:r>
      <w:r>
        <w:t xml:space="preserve"> = 117.6, Exponential function AIC = 30.4, p &lt; 6.0e</w:t>
      </w:r>
      <w:r w:rsidRPr="00DB498E">
        <w:rPr>
          <w:vertAlign w:val="superscript"/>
        </w:rPr>
        <w:t>-5</w:t>
      </w:r>
      <w:r>
        <w:t xml:space="preserve">). </w:t>
      </w:r>
      <w:r w:rsidR="00C73409">
        <w:t xml:space="preserve">We found no differences in the </w:t>
      </w:r>
      <w:r>
        <w:t xml:space="preserve">decay constant </w:t>
      </w:r>
      <w:r w:rsidR="00C73409">
        <w:t xml:space="preserve">between conditions </w:t>
      </w:r>
      <w:r>
        <w:t>(</w:t>
      </w:r>
      <w:r w:rsidR="00AC16CD">
        <w:t>Figure 6</w:t>
      </w:r>
      <w:r w:rsidR="004F71C8">
        <w:t>G</w:t>
      </w:r>
      <w:r w:rsidR="00AC16CD">
        <w:t xml:space="preserve">; Constant = 13.16 [3.92 22.41], LV = 13.83 [5.00 22.66], HV = 10.08 [1.84 18.32], </w:t>
      </w:r>
      <w:r w:rsidRPr="00DB498E">
        <w:t>F</w:t>
      </w:r>
      <w:r w:rsidRPr="00DB498E">
        <w:rPr>
          <w:vertAlign w:val="subscript"/>
        </w:rPr>
        <w:t xml:space="preserve">2 17 </w:t>
      </w:r>
      <w:r w:rsidRPr="00DB498E">
        <w:t>= 0.1</w:t>
      </w:r>
      <w:r>
        <w:t>4</w:t>
      </w:r>
      <w:r w:rsidRPr="00DB498E">
        <w:t xml:space="preserve">, p = 0.87, </w:t>
      </w:r>
      <w:r>
        <w:t>ƞ</w:t>
      </w:r>
      <w:r>
        <w:rPr>
          <w:vertAlign w:val="subscript"/>
        </w:rPr>
        <w:t>p</w:t>
      </w:r>
      <w:r>
        <w:rPr>
          <w:vertAlign w:val="superscript"/>
        </w:rPr>
        <w:t>2</w:t>
      </w:r>
      <w:r>
        <w:t xml:space="preserve"> </w:t>
      </w:r>
      <w:r w:rsidRPr="00DB498E">
        <w:t>= 0.00</w:t>
      </w:r>
      <w:r>
        <w:t>8).</w:t>
      </w:r>
      <w:r w:rsidR="00AC16CD">
        <w:t xml:space="preserve"> Additionally, we performed the same calculations of Washout rate for all the strides in the Washout phase which led to similar results (</w:t>
      </w:r>
      <w:r w:rsidR="00AC16CD" w:rsidRPr="00AC16CD">
        <w:t>F</w:t>
      </w:r>
      <w:r w:rsidR="00AC16CD" w:rsidRPr="00AC16CD">
        <w:rPr>
          <w:vertAlign w:val="subscript"/>
        </w:rPr>
        <w:t xml:space="preserve">2 17 </w:t>
      </w:r>
      <w:r w:rsidR="00AC16CD" w:rsidRPr="00AC16CD">
        <w:t>= 0.21</w:t>
      </w:r>
      <w:r w:rsidR="00AC16CD">
        <w:t>,</w:t>
      </w:r>
      <w:r w:rsidR="00AC16CD" w:rsidRPr="00AC16CD">
        <w:t xml:space="preserve"> p = 0.8</w:t>
      </w:r>
      <w:r w:rsidR="00AC16CD">
        <w:t>1</w:t>
      </w:r>
      <w:r w:rsidR="00AC16CD" w:rsidRPr="00AC16CD">
        <w:t xml:space="preserve">, </w:t>
      </w:r>
      <w:r w:rsidR="00AC16CD">
        <w:t>ƞ</w:t>
      </w:r>
      <w:r w:rsidR="00AC16CD">
        <w:rPr>
          <w:vertAlign w:val="subscript"/>
        </w:rPr>
        <w:t>p</w:t>
      </w:r>
      <w:r w:rsidR="00AC16CD">
        <w:rPr>
          <w:vertAlign w:val="superscript"/>
        </w:rPr>
        <w:t>2</w:t>
      </w:r>
      <w:r w:rsidR="00AC16CD">
        <w:t xml:space="preserve"> </w:t>
      </w:r>
      <w:r w:rsidR="00AC16CD" w:rsidRPr="00AC16CD">
        <w:t>= 0.01</w:t>
      </w:r>
      <w:r w:rsidR="00AC16CD">
        <w:t>)</w:t>
      </w:r>
      <w:r w:rsidR="00C73409">
        <w:t xml:space="preserve">. While this was not our planned analysis the </w:t>
      </w:r>
      <w:r w:rsidR="00AC16CD">
        <w:t>decay constants were much more consistent with what we visually observed (Constant = 236.02 [133.30 338.74],</w:t>
      </w:r>
      <w:r w:rsidR="00C73409">
        <w:t xml:space="preserve"> </w:t>
      </w:r>
      <w:r w:rsidR="00AC16CD">
        <w:t xml:space="preserve">LV = 210.49 [100.94 320.04], HV = 188.19 [91.11 285.28]). This exploratory analysis revealed that </w:t>
      </w:r>
      <w:r w:rsidR="00C73409">
        <w:t xml:space="preserve">practice consistency did not affect </w:t>
      </w:r>
      <w:r w:rsidR="00AC16CD">
        <w:t>the decay rate of the use-dependent bias</w:t>
      </w:r>
      <w:r w:rsidR="00C73409">
        <w:t xml:space="preserve">es. </w:t>
      </w:r>
      <w:r w:rsidR="00AC16CD">
        <w:t xml:space="preserve"> </w:t>
      </w:r>
    </w:p>
    <w:p w14:paraId="4BC67F55" w14:textId="77777777" w:rsidR="00AD66E0" w:rsidRDefault="00AD66E0" w:rsidP="00AD66E0">
      <w:pPr>
        <w:spacing w:line="480" w:lineRule="auto"/>
      </w:pPr>
    </w:p>
    <w:p w14:paraId="425EC81F" w14:textId="4619755F" w:rsidR="00E43C8A" w:rsidRDefault="005075D9" w:rsidP="00AD66E0">
      <w:pPr>
        <w:spacing w:line="480" w:lineRule="auto"/>
      </w:pPr>
      <w:r>
        <w:t>The behavioral findings support the hypothesis that practice consistency improves use-dependent locomotor learning.</w:t>
      </w:r>
      <w:r w:rsidR="00C73409">
        <w:t xml:space="preserve"> According to our simulations (Figure 2), this </w:t>
      </w:r>
      <w:r w:rsidR="00E8586E">
        <w:t>is consistent with</w:t>
      </w:r>
      <w:r w:rsidR="00C73409">
        <w:t xml:space="preserve"> the Adaptive Bayesian model. </w:t>
      </w:r>
      <w:r w:rsidR="00CB6B41">
        <w:t>To provide</w:t>
      </w:r>
      <w:r>
        <w:t xml:space="preserve"> objective support for one computational model over the other, w</w:t>
      </w:r>
      <w:r w:rsidR="00AD66E0">
        <w:t>e directly compared the Adaptive Bayesian and the Strategy plus Use-Dependent model</w:t>
      </w:r>
      <w:r w:rsidR="00E8586E">
        <w:t>.</w:t>
      </w:r>
      <w:r w:rsidR="00AD66E0">
        <w:t xml:space="preserve"> </w:t>
      </w:r>
      <w:r w:rsidR="00E8586E">
        <w:t xml:space="preserve">We first concatenated </w:t>
      </w:r>
      <w:r w:rsidR="00561F7A">
        <w:t>binned (3)</w:t>
      </w:r>
      <w:r w:rsidR="00E8586E">
        <w:t xml:space="preserve"> SAI data for all three conditions for each participant</w:t>
      </w:r>
      <w:r w:rsidR="00561F7A">
        <w:t>. We then fit</w:t>
      </w:r>
      <w:r w:rsidR="00AD66E0">
        <w:t xml:space="preserve"> </w:t>
      </w:r>
      <w:r w:rsidR="00B46EAF">
        <w:t>both</w:t>
      </w:r>
      <w:r w:rsidR="00AD66E0">
        <w:t xml:space="preserve"> model</w:t>
      </w:r>
      <w:r w:rsidR="00B46EAF">
        <w:t>s</w:t>
      </w:r>
      <w:r w:rsidR="00AD66E0">
        <w:t xml:space="preserve"> to each participant</w:t>
      </w:r>
      <w:r w:rsidR="00B46EAF">
        <w:t>’s data</w:t>
      </w:r>
      <w:r w:rsidR="00BB147C">
        <w:t xml:space="preserve"> to obtain a single set of parameters values for each model for each participant. </w:t>
      </w:r>
      <w:r w:rsidR="00AD66E0">
        <w:t>We then simulated each model with the parameter values</w:t>
      </w:r>
      <w:r w:rsidR="00561F7A">
        <w:t xml:space="preserve">. </w:t>
      </w:r>
      <w:r w:rsidR="00AD66E0">
        <w:t xml:space="preserve">For visualization purposes, we averaged these simulations across subjects against the </w:t>
      </w:r>
      <w:r w:rsidR="00561F7A">
        <w:t>empirical</w:t>
      </w:r>
      <w:r w:rsidR="00AD66E0">
        <w:t xml:space="preserve"> data</w:t>
      </w:r>
      <w:r w:rsidR="00561F7A">
        <w:t xml:space="preserve"> for all strides</w:t>
      </w:r>
      <w:r w:rsidR="00AD66E0">
        <w:t xml:space="preserve"> (Figure </w:t>
      </w:r>
      <w:r w:rsidR="004F71C8">
        <w:t>7</w:t>
      </w:r>
      <w:r w:rsidR="00561F7A">
        <w:t>A</w:t>
      </w:r>
      <w:r w:rsidR="00AD66E0">
        <w:t>)</w:t>
      </w:r>
      <w:r w:rsidR="00561F7A">
        <w:t xml:space="preserve"> and for the Initial Bias and Early Washout (Figure </w:t>
      </w:r>
      <w:r w:rsidR="004F71C8">
        <w:t>7</w:t>
      </w:r>
      <w:r w:rsidR="00561F7A">
        <w:t>B and C)</w:t>
      </w:r>
      <w:r w:rsidR="00AD66E0">
        <w:t xml:space="preserve">. </w:t>
      </w:r>
      <w:r w:rsidR="00BB147C">
        <w:t>Both models demonstrated good fits to the data (AB r</w:t>
      </w:r>
      <w:r w:rsidR="00BB147C">
        <w:rPr>
          <w:vertAlign w:val="superscript"/>
        </w:rPr>
        <w:t>2</w:t>
      </w:r>
      <w:r w:rsidR="00BB147C">
        <w:t xml:space="preserve"> = 0.9</w:t>
      </w:r>
      <w:r w:rsidR="000439AD">
        <w:t>3 ± 0.02</w:t>
      </w:r>
      <w:r w:rsidR="00BB147C">
        <w:t>, S+U r</w:t>
      </w:r>
      <w:r w:rsidR="00BB147C">
        <w:rPr>
          <w:vertAlign w:val="superscript"/>
        </w:rPr>
        <w:t>2</w:t>
      </w:r>
      <w:r w:rsidR="00BB147C">
        <w:t xml:space="preserve"> = 0.9</w:t>
      </w:r>
      <w:r w:rsidR="000439AD">
        <w:t>0 ± 0.02</w:t>
      </w:r>
      <w:r w:rsidR="00BB147C">
        <w:t xml:space="preserve">). </w:t>
      </w:r>
      <w:r w:rsidR="00AD66E0">
        <w:t>The Adaptive Bayesian model demonstrated consistently better fits compared with the Strategy plus Use-Dependent model (</w:t>
      </w:r>
      <w:r w:rsidR="000439AD">
        <w:t xml:space="preserve">Figure </w:t>
      </w:r>
      <w:r w:rsidR="004F71C8">
        <w:t>7</w:t>
      </w:r>
      <w:r w:rsidR="00D85B43">
        <w:t>D</w:t>
      </w:r>
      <w:r w:rsidR="000439AD">
        <w:t>; AB model AIC = 2865</w:t>
      </w:r>
      <w:r w:rsidR="00AD66E0">
        <w:t xml:space="preserve"> </w:t>
      </w:r>
      <w:r w:rsidR="000439AD">
        <w:t>± 456</w:t>
      </w:r>
      <w:r w:rsidR="00AD66E0">
        <w:t>,</w:t>
      </w:r>
      <w:r w:rsidR="000439AD">
        <w:t xml:space="preserve"> S+U model AIC = 3587 ± 361, p = 2e</w:t>
      </w:r>
      <w:r w:rsidR="000439AD">
        <w:rPr>
          <w:vertAlign w:val="superscript"/>
        </w:rPr>
        <w:t>-6</w:t>
      </w:r>
      <w:r w:rsidR="00AD66E0">
        <w:t>).</w:t>
      </w:r>
      <w:r w:rsidR="00BB147C">
        <w:t xml:space="preserve"> </w:t>
      </w:r>
      <w:r w:rsidR="00561F7A">
        <w:t xml:space="preserve">These results seem to support the Adaptive Bayesian model, however, on visual inspection, we noticed that </w:t>
      </w:r>
      <w:r w:rsidR="00D85B43">
        <w:t>while the</w:t>
      </w:r>
      <w:r w:rsidR="00561F7A">
        <w:t xml:space="preserve"> </w:t>
      </w:r>
      <w:r w:rsidR="00D85B43">
        <w:t xml:space="preserve">Adaptive Bayesian model adequately captures the dependence on practice consistency, it does a poor job of capturing the slow return to baseline walking. Conversely, the Strategy + Use-dependent model </w:t>
      </w:r>
      <w:r w:rsidR="00E43C8A">
        <w:t xml:space="preserve">does not capture the dependence on practice consistency, but it predicts the decay resistant component of use-dependent learning. These discrepancies </w:t>
      </w:r>
      <w:r w:rsidR="00DE5C35">
        <w:t>motivated post-hoc</w:t>
      </w:r>
      <w:r w:rsidR="00793B97">
        <w:t xml:space="preserve"> </w:t>
      </w:r>
      <w:r w:rsidR="00DE5C35">
        <w:t xml:space="preserve">adjustments to each model to offer additional support for the models and explanatory power. </w:t>
      </w:r>
    </w:p>
    <w:p w14:paraId="3A38426D" w14:textId="25ADD486" w:rsidR="008B7A09" w:rsidRDefault="008B7A09" w:rsidP="00AD66E0">
      <w:pPr>
        <w:spacing w:line="480" w:lineRule="auto"/>
        <w:rPr>
          <w:b/>
          <w:bCs/>
        </w:rPr>
      </w:pPr>
    </w:p>
    <w:p w14:paraId="405212E7" w14:textId="77777777" w:rsidR="00450E49" w:rsidRDefault="00450E49" w:rsidP="00450E49">
      <w:pPr>
        <w:keepNext/>
        <w:spacing w:line="480" w:lineRule="auto"/>
      </w:pPr>
      <w:r>
        <w:rPr>
          <w:b/>
          <w:bCs/>
          <w:noProof/>
        </w:rPr>
        <w:drawing>
          <wp:inline distT="0" distB="0" distL="0" distR="0" wp14:anchorId="7CDA8CD7" wp14:editId="1E4772D6">
            <wp:extent cx="5529072" cy="5815584"/>
            <wp:effectExtent l="0" t="0" r="0" b="0"/>
            <wp:docPr id="2" name="Picture 2"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29072" cy="5815584"/>
                    </a:xfrm>
                    <a:prstGeom prst="rect">
                      <a:avLst/>
                    </a:prstGeom>
                  </pic:spPr>
                </pic:pic>
              </a:graphicData>
            </a:graphic>
          </wp:inline>
        </w:drawing>
      </w:r>
    </w:p>
    <w:p w14:paraId="7D8E69B6" w14:textId="79E5E550" w:rsidR="00450E49" w:rsidRDefault="00450E49" w:rsidP="000376D7">
      <w:pPr>
        <w:pStyle w:val="Caption"/>
        <w:rPr>
          <w:color w:val="auto"/>
          <w:sz w:val="20"/>
          <w:szCs w:val="20"/>
        </w:rPr>
      </w:pPr>
      <w:r w:rsidRPr="00450E49">
        <w:rPr>
          <w:b/>
          <w:bCs/>
          <w:color w:val="auto"/>
          <w:sz w:val="20"/>
          <w:szCs w:val="20"/>
        </w:rPr>
        <w:t xml:space="preserve">Figure 7: Model Based Results. </w:t>
      </w:r>
      <w:r>
        <w:rPr>
          <w:color w:val="auto"/>
          <w:sz w:val="20"/>
          <w:szCs w:val="20"/>
        </w:rPr>
        <w:t xml:space="preserve">We fit each model to each individual’s data from all conditions. These plots show the mean model fits to the mean data (purple function). Shaded regions indicate standard error. </w:t>
      </w:r>
      <w:r>
        <w:rPr>
          <w:b/>
          <w:bCs/>
          <w:color w:val="auto"/>
          <w:sz w:val="20"/>
          <w:szCs w:val="20"/>
        </w:rPr>
        <w:t>(A)</w:t>
      </w:r>
      <w:r>
        <w:rPr>
          <w:color w:val="auto"/>
          <w:sz w:val="20"/>
          <w:szCs w:val="20"/>
        </w:rPr>
        <w:t xml:space="preserve"> </w:t>
      </w:r>
    </w:p>
    <w:p w14:paraId="039B2248" w14:textId="77777777" w:rsidR="000376D7" w:rsidRPr="000376D7" w:rsidRDefault="000376D7" w:rsidP="000376D7"/>
    <w:p w14:paraId="76C822D0" w14:textId="532BA3D4" w:rsidR="00B065C6" w:rsidRDefault="00AD66E0" w:rsidP="00B065C6">
      <w:pPr>
        <w:spacing w:line="480" w:lineRule="auto"/>
        <w:rPr>
          <w:rFonts w:eastAsiaTheme="minorEastAsia"/>
        </w:rPr>
      </w:pPr>
      <w:r>
        <w:t>We made post-hoc</w:t>
      </w:r>
      <w:r w:rsidR="00DE5C35">
        <w:t xml:space="preserve"> </w:t>
      </w:r>
      <w:r>
        <w:t>adjustments to the Strategy plus Use-Dependent model to determine if it</w:t>
      </w:r>
      <w:r w:rsidR="00793B97">
        <w:t xml:space="preserve"> can</w:t>
      </w:r>
      <w:r>
        <w:t xml:space="preserve"> provide a better account of the use-dependent process reflected in the data. Our modification was predicated on the idea that the use-dependent learning rate might be sensitive to practice consistency. Therefore, we </w:t>
      </w:r>
      <w:r w:rsidR="00DE5C35">
        <w:t xml:space="preserve">added a gain parameter </w:t>
      </w:r>
      <w:r>
        <w:t xml:space="preserve">the use-dependent learning rate </w:t>
      </w:r>
      <w:r>
        <w:rPr>
          <w:i/>
          <w:iCs/>
        </w:rPr>
        <w:t>F</w:t>
      </w:r>
      <w:r>
        <w:t xml:space="preserve">. </w:t>
      </w:r>
      <w:r w:rsidR="00B065C6">
        <w:t xml:space="preserve">We </w:t>
      </w:r>
      <w:r w:rsidR="00AB1E7F">
        <w:t xml:space="preserve">also </w:t>
      </w:r>
      <w:r w:rsidR="00B065C6">
        <w:t xml:space="preserve">made post-hoc adjustments to the Adaptive Bayesian model to determine if it provides a better account of the use-dependent process reflected in the data. Our modification was predicated on the idea that there is greater visual uncertainty when there is no visual feedback of step lengths (specifically, during the Washout phase). This greater uncertainty leads to both a wider variance surrounding the likelihood (greater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oMath>
      <w:r w:rsidR="00B065C6">
        <w:rPr>
          <w:rFonts w:eastAsiaTheme="minorEastAsia"/>
        </w:rPr>
        <w:t xml:space="preserve"> during Washout vs Learning) and a more slowly updating prior (</w:t>
      </w:r>
      <w:r w:rsidR="00B065C6">
        <w:t xml:space="preserve">smaller </w:t>
      </w:r>
      <m:oMath>
        <m:r>
          <w:rPr>
            <w:rFonts w:ascii="Cambria Math" w:hAnsi="Cambria Math"/>
          </w:rPr>
          <m:t>β</m:t>
        </m:r>
      </m:oMath>
      <w:r w:rsidR="00B065C6">
        <w:rPr>
          <w:rFonts w:eastAsiaTheme="minorEastAsia"/>
        </w:rPr>
        <w:t xml:space="preserve"> during Washout vs Learning). </w:t>
      </w:r>
    </w:p>
    <w:p w14:paraId="74DAB3F3" w14:textId="6E19F626" w:rsidR="00D30EFF" w:rsidRDefault="00D30EFF" w:rsidP="00B065C6">
      <w:pPr>
        <w:spacing w:line="480" w:lineRule="auto"/>
        <w:rPr>
          <w:rFonts w:eastAsiaTheme="minorEastAsia"/>
        </w:rPr>
      </w:pPr>
    </w:p>
    <w:p w14:paraId="75050C08" w14:textId="38193A8E" w:rsidR="00D30EFF" w:rsidRDefault="00D30EFF" w:rsidP="00B065C6">
      <w:pPr>
        <w:spacing w:line="480" w:lineRule="auto"/>
        <w:rPr>
          <w:rFonts w:eastAsiaTheme="minorEastAsia"/>
        </w:rPr>
      </w:pPr>
      <w:r>
        <w:rPr>
          <w:rFonts w:eastAsiaTheme="minorEastAsia"/>
        </w:rPr>
        <w:t xml:space="preserve">We performed the same fitting and plotting procedure for the adjusted models (Figure </w:t>
      </w:r>
      <w:r w:rsidR="004F71C8">
        <w:rPr>
          <w:rFonts w:eastAsiaTheme="minorEastAsia"/>
        </w:rPr>
        <w:t>7</w:t>
      </w:r>
      <w:r>
        <w:rPr>
          <w:rFonts w:eastAsiaTheme="minorEastAsia"/>
        </w:rPr>
        <w:t xml:space="preserve">E) </w:t>
      </w:r>
    </w:p>
    <w:p w14:paraId="3AE82364" w14:textId="77777777" w:rsidR="000D2B2C" w:rsidRDefault="000D2B2C" w:rsidP="00B065C6">
      <w:pPr>
        <w:spacing w:line="480" w:lineRule="auto"/>
      </w:pPr>
    </w:p>
    <w:p w14:paraId="6398278B" w14:textId="77777777" w:rsidR="000D2B2C" w:rsidRPr="003E122A" w:rsidRDefault="000D2B2C" w:rsidP="000D2B2C">
      <w:r w:rsidRPr="003E122A">
        <w:t>Statistical table</w:t>
      </w:r>
    </w:p>
    <w:tbl>
      <w:tblPr>
        <w:tblStyle w:val="TableGrid"/>
        <w:tblW w:w="0" w:type="auto"/>
        <w:tblLook w:val="04A0" w:firstRow="1" w:lastRow="0" w:firstColumn="1" w:lastColumn="0" w:noHBand="0" w:noVBand="1"/>
      </w:tblPr>
      <w:tblGrid>
        <w:gridCol w:w="3116"/>
        <w:gridCol w:w="3117"/>
        <w:gridCol w:w="3117"/>
      </w:tblGrid>
      <w:tr w:rsidR="000D2B2C" w14:paraId="54E149EE" w14:textId="77777777" w:rsidTr="007637CC">
        <w:tc>
          <w:tcPr>
            <w:tcW w:w="3116" w:type="dxa"/>
          </w:tcPr>
          <w:p w14:paraId="5F31EAF1" w14:textId="6929DA5D" w:rsidR="000D2B2C" w:rsidRPr="000D2B2C" w:rsidRDefault="000D2B2C" w:rsidP="007637CC">
            <w:r w:rsidRPr="000D2B2C">
              <w:t>Data Structure</w:t>
            </w:r>
          </w:p>
        </w:tc>
        <w:tc>
          <w:tcPr>
            <w:tcW w:w="3117" w:type="dxa"/>
          </w:tcPr>
          <w:p w14:paraId="190F0B86" w14:textId="403A44D3" w:rsidR="000D2B2C" w:rsidRPr="000D2B2C" w:rsidRDefault="000D2B2C" w:rsidP="007637CC">
            <w:r w:rsidRPr="000D2B2C">
              <w:t>Type of Test</w:t>
            </w:r>
          </w:p>
        </w:tc>
        <w:tc>
          <w:tcPr>
            <w:tcW w:w="3117" w:type="dxa"/>
          </w:tcPr>
          <w:p w14:paraId="7139E3B3" w14:textId="3E7678AC" w:rsidR="000D2B2C" w:rsidRPr="000D2B2C" w:rsidRDefault="000D2B2C" w:rsidP="007637CC">
            <w:r w:rsidRPr="000D2B2C">
              <w:t xml:space="preserve">Confidence intervals </w:t>
            </w:r>
          </w:p>
        </w:tc>
      </w:tr>
      <w:tr w:rsidR="000D2B2C" w14:paraId="66C89897" w14:textId="77777777" w:rsidTr="007637CC">
        <w:tc>
          <w:tcPr>
            <w:tcW w:w="3116" w:type="dxa"/>
          </w:tcPr>
          <w:p w14:paraId="61DE0BB2" w14:textId="77777777" w:rsidR="000D2B2C" w:rsidRPr="000D2B2C" w:rsidRDefault="000D2B2C" w:rsidP="007637CC"/>
        </w:tc>
        <w:tc>
          <w:tcPr>
            <w:tcW w:w="3117" w:type="dxa"/>
          </w:tcPr>
          <w:p w14:paraId="1E739C82" w14:textId="77777777" w:rsidR="000D2B2C" w:rsidRPr="000D2B2C" w:rsidRDefault="000D2B2C" w:rsidP="007637CC"/>
        </w:tc>
        <w:tc>
          <w:tcPr>
            <w:tcW w:w="3117" w:type="dxa"/>
          </w:tcPr>
          <w:p w14:paraId="5447EFD5" w14:textId="77777777" w:rsidR="000D2B2C" w:rsidRPr="000D2B2C" w:rsidRDefault="000D2B2C" w:rsidP="007637CC"/>
        </w:tc>
      </w:tr>
      <w:tr w:rsidR="000D2B2C" w14:paraId="437B5156" w14:textId="77777777" w:rsidTr="007637CC">
        <w:tc>
          <w:tcPr>
            <w:tcW w:w="3116" w:type="dxa"/>
          </w:tcPr>
          <w:p w14:paraId="3892CD5F" w14:textId="77777777" w:rsidR="000D2B2C" w:rsidRPr="000D2B2C" w:rsidRDefault="000D2B2C" w:rsidP="007637CC"/>
        </w:tc>
        <w:tc>
          <w:tcPr>
            <w:tcW w:w="3117" w:type="dxa"/>
          </w:tcPr>
          <w:p w14:paraId="72DD7A4B" w14:textId="77777777" w:rsidR="000D2B2C" w:rsidRPr="000D2B2C" w:rsidRDefault="000D2B2C" w:rsidP="007637CC"/>
        </w:tc>
        <w:tc>
          <w:tcPr>
            <w:tcW w:w="3117" w:type="dxa"/>
          </w:tcPr>
          <w:p w14:paraId="35A985B5" w14:textId="77777777" w:rsidR="000D2B2C" w:rsidRPr="000D2B2C" w:rsidRDefault="000D2B2C" w:rsidP="007637CC"/>
        </w:tc>
      </w:tr>
      <w:tr w:rsidR="000D2B2C" w14:paraId="068DF3E0" w14:textId="77777777" w:rsidTr="007637CC">
        <w:tc>
          <w:tcPr>
            <w:tcW w:w="3116" w:type="dxa"/>
          </w:tcPr>
          <w:p w14:paraId="6CEC2F40" w14:textId="77777777" w:rsidR="000D2B2C" w:rsidRPr="000D2B2C" w:rsidRDefault="000D2B2C" w:rsidP="007637CC"/>
        </w:tc>
        <w:tc>
          <w:tcPr>
            <w:tcW w:w="3117" w:type="dxa"/>
          </w:tcPr>
          <w:p w14:paraId="3BDD9061" w14:textId="77777777" w:rsidR="000D2B2C" w:rsidRPr="000D2B2C" w:rsidRDefault="000D2B2C" w:rsidP="007637CC"/>
        </w:tc>
        <w:tc>
          <w:tcPr>
            <w:tcW w:w="3117" w:type="dxa"/>
          </w:tcPr>
          <w:p w14:paraId="3DF8A2E5" w14:textId="77777777" w:rsidR="000D2B2C" w:rsidRPr="000D2B2C" w:rsidRDefault="000D2B2C" w:rsidP="007637CC"/>
        </w:tc>
      </w:tr>
      <w:tr w:rsidR="000D2B2C" w14:paraId="156BFABB" w14:textId="77777777" w:rsidTr="007637CC">
        <w:tc>
          <w:tcPr>
            <w:tcW w:w="3116" w:type="dxa"/>
          </w:tcPr>
          <w:p w14:paraId="0ED19332" w14:textId="77777777" w:rsidR="000D2B2C" w:rsidRPr="000D2B2C" w:rsidRDefault="000D2B2C" w:rsidP="007637CC"/>
        </w:tc>
        <w:tc>
          <w:tcPr>
            <w:tcW w:w="3117" w:type="dxa"/>
          </w:tcPr>
          <w:p w14:paraId="1908AF32" w14:textId="77777777" w:rsidR="000D2B2C" w:rsidRPr="000D2B2C" w:rsidRDefault="000D2B2C" w:rsidP="007637CC"/>
        </w:tc>
        <w:tc>
          <w:tcPr>
            <w:tcW w:w="3117" w:type="dxa"/>
          </w:tcPr>
          <w:p w14:paraId="7D35D652" w14:textId="77777777" w:rsidR="000D2B2C" w:rsidRPr="000D2B2C" w:rsidRDefault="000D2B2C" w:rsidP="007637CC"/>
        </w:tc>
      </w:tr>
    </w:tbl>
    <w:p w14:paraId="0D699544" w14:textId="77777777" w:rsidR="000D2B2C" w:rsidRDefault="000D2B2C" w:rsidP="00AD66E0">
      <w:pPr>
        <w:spacing w:line="480" w:lineRule="auto"/>
      </w:pPr>
    </w:p>
    <w:p w14:paraId="23A8E9A1" w14:textId="359AC44D" w:rsidR="00347967" w:rsidRDefault="00347967" w:rsidP="00AD66E0">
      <w:pPr>
        <w:spacing w:line="480" w:lineRule="auto"/>
      </w:pPr>
      <w:r>
        <w:br/>
      </w:r>
      <w:commentRangeStart w:id="99"/>
      <w:r w:rsidRPr="00347967">
        <w:rPr>
          <w:b/>
          <w:bCs/>
          <w:u w:val="single"/>
        </w:rPr>
        <w:t>Discussion</w:t>
      </w:r>
      <w:commentRangeEnd w:id="99"/>
      <w:r w:rsidR="000D2B2C">
        <w:rPr>
          <w:rStyle w:val="CommentReference"/>
        </w:rPr>
        <w:commentReference w:id="99"/>
      </w:r>
      <w:r>
        <w:rPr>
          <w:b/>
          <w:bCs/>
          <w:u w:val="single"/>
        </w:rPr>
        <w:t>:</w:t>
      </w:r>
    </w:p>
    <w:p w14:paraId="506A5BDF" w14:textId="188C26BE" w:rsidR="00AB1E7F" w:rsidRPr="00AB1E7F" w:rsidRDefault="006F0DE3" w:rsidP="00AB1E7F">
      <w:pPr>
        <w:spacing w:line="480" w:lineRule="auto"/>
      </w:pPr>
      <w:r>
        <w:t xml:space="preserve">Here we determined the importance of practice consistency on use-dependent locomotor learning. </w:t>
      </w:r>
    </w:p>
    <w:p w14:paraId="349768C7" w14:textId="30EEB389" w:rsidR="00347967" w:rsidRPr="00347967" w:rsidRDefault="00347967" w:rsidP="00347967">
      <w:pPr>
        <w:pStyle w:val="ListParagraph"/>
        <w:numPr>
          <w:ilvl w:val="0"/>
          <w:numId w:val="13"/>
        </w:numPr>
        <w:spacing w:line="480" w:lineRule="auto"/>
        <w:rPr>
          <w:b/>
          <w:bCs/>
          <w:u w:val="single"/>
        </w:rPr>
      </w:pPr>
      <w:r>
        <w:t>Overview of main findings</w:t>
      </w:r>
    </w:p>
    <w:p w14:paraId="4ECBE16B" w14:textId="5B425506" w:rsidR="000D48D2" w:rsidRPr="000D48D2" w:rsidRDefault="000D48D2" w:rsidP="00347967">
      <w:pPr>
        <w:pStyle w:val="ListParagraph"/>
        <w:numPr>
          <w:ilvl w:val="0"/>
          <w:numId w:val="13"/>
        </w:numPr>
        <w:spacing w:line="480" w:lineRule="auto"/>
        <w:rPr>
          <w:b/>
          <w:bCs/>
          <w:u w:val="single"/>
        </w:rPr>
      </w:pPr>
      <w:r>
        <w:t>Go back to the hypotheses: provide an intuitive explanation for why each model performed the way it did and relate it to the current findings</w:t>
      </w:r>
    </w:p>
    <w:p w14:paraId="1AC4AD03" w14:textId="723FF0B6" w:rsidR="000D48D2" w:rsidRPr="000D48D2" w:rsidRDefault="000D48D2" w:rsidP="00347967">
      <w:pPr>
        <w:pStyle w:val="ListParagraph"/>
        <w:numPr>
          <w:ilvl w:val="0"/>
          <w:numId w:val="13"/>
        </w:numPr>
        <w:spacing w:line="480" w:lineRule="auto"/>
        <w:rPr>
          <w:b/>
          <w:bCs/>
          <w:u w:val="single"/>
        </w:rPr>
      </w:pPr>
      <w:r>
        <w:t xml:space="preserve">Discuss the new models </w:t>
      </w:r>
    </w:p>
    <w:p w14:paraId="15AC6693" w14:textId="77777777" w:rsidR="00532461" w:rsidRPr="00532461" w:rsidRDefault="000D48D2" w:rsidP="00347967">
      <w:pPr>
        <w:pStyle w:val="ListParagraph"/>
        <w:numPr>
          <w:ilvl w:val="0"/>
          <w:numId w:val="13"/>
        </w:numPr>
        <w:spacing w:line="480" w:lineRule="auto"/>
        <w:rPr>
          <w:b/>
          <w:bCs/>
          <w:u w:val="single"/>
        </w:rPr>
      </w:pPr>
      <w:r>
        <w:t xml:space="preserve">Support for the use-dependent nature of this aftereffect including </w:t>
      </w:r>
    </w:p>
    <w:p w14:paraId="02E0B605" w14:textId="77777777" w:rsidR="00532461" w:rsidRPr="00532461" w:rsidRDefault="00532461" w:rsidP="00347967">
      <w:pPr>
        <w:pStyle w:val="ListParagraph"/>
        <w:numPr>
          <w:ilvl w:val="0"/>
          <w:numId w:val="13"/>
        </w:numPr>
        <w:spacing w:line="480" w:lineRule="auto"/>
        <w:rPr>
          <w:b/>
          <w:bCs/>
          <w:u w:val="single"/>
        </w:rPr>
      </w:pPr>
      <w:r>
        <w:t>Quickly decaying process that depended on variability</w:t>
      </w:r>
    </w:p>
    <w:p w14:paraId="54824CF3" w14:textId="2797D722" w:rsidR="00717692" w:rsidRPr="00347967" w:rsidRDefault="00532461" w:rsidP="00347967">
      <w:pPr>
        <w:pStyle w:val="ListParagraph"/>
        <w:numPr>
          <w:ilvl w:val="0"/>
          <w:numId w:val="13"/>
        </w:numPr>
        <w:spacing w:line="480" w:lineRule="auto"/>
        <w:rPr>
          <w:b/>
          <w:bCs/>
          <w:u w:val="single"/>
        </w:rPr>
      </w:pPr>
      <w:r>
        <w:t xml:space="preserve">Slowly decaying process that did not depend on variability </w:t>
      </w:r>
      <w:r w:rsidR="00717692" w:rsidRPr="00347967">
        <w:rPr>
          <w:b/>
          <w:bCs/>
          <w:u w:val="single"/>
        </w:rPr>
        <w:br w:type="page"/>
      </w:r>
    </w:p>
    <w:p w14:paraId="01825A72" w14:textId="60F407B8" w:rsidR="003D6311" w:rsidRPr="00717692" w:rsidRDefault="00F849E4" w:rsidP="00407563">
      <w:pPr>
        <w:spacing w:line="480" w:lineRule="auto"/>
        <w:rPr>
          <w:b/>
          <w:bCs/>
        </w:rPr>
      </w:pPr>
      <w:r w:rsidRPr="00717692">
        <w:rPr>
          <w:b/>
          <w:bCs/>
        </w:rPr>
        <w:t>References:</w:t>
      </w:r>
    </w:p>
    <w:p w14:paraId="60801E58" w14:textId="77777777" w:rsidR="00402E4B" w:rsidRPr="00402E4B" w:rsidRDefault="00F849E4" w:rsidP="00402E4B">
      <w:pPr>
        <w:pStyle w:val="Bibliography"/>
      </w:pPr>
      <w:r>
        <w:fldChar w:fldCharType="begin"/>
      </w:r>
      <w:r w:rsidR="00B2319E">
        <w:instrText xml:space="preserve"> ADDIN ZOTERO_BIBL {"uncited":[],"omitted":[],"custom":[]} CSL_BIBLIOGRAPHY </w:instrText>
      </w:r>
      <w:r>
        <w:fldChar w:fldCharType="separate"/>
      </w:r>
      <w:r w:rsidR="00402E4B" w:rsidRPr="00402E4B">
        <w:t>Bond KM, Taylor JA (2015) Flexible explicit but rigid implicit learning in a visuomotor adaptation task. J Neurophysiol 113:3836–3849.</w:t>
      </w:r>
    </w:p>
    <w:p w14:paraId="2E190B75" w14:textId="77777777" w:rsidR="00402E4B" w:rsidRPr="00402E4B" w:rsidRDefault="00402E4B" w:rsidP="00402E4B">
      <w:pPr>
        <w:pStyle w:val="Bibliography"/>
      </w:pPr>
      <w:r w:rsidRPr="00402E4B">
        <w:t>Cherry-Allen KM, Statton MA, Celnik PA, Bastian AJ (2018) A dual-learning paradigm simultaneously improves multiple features of gait post-stroke. Neurorehabil Neural Repair 32:810–820.</w:t>
      </w:r>
    </w:p>
    <w:p w14:paraId="11D95A27" w14:textId="77777777" w:rsidR="00402E4B" w:rsidRPr="00402E4B" w:rsidRDefault="00402E4B" w:rsidP="00402E4B">
      <w:pPr>
        <w:pStyle w:val="Bibliography"/>
      </w:pPr>
      <w:r w:rsidRPr="00402E4B">
        <w:t>Classen J, Liepert J, Wise SP, Hallett M, Cohen LG (1998) Rapid plasticity of human cortical movement representation induced by practice. J Neurophysiol 79:1117–1123.</w:t>
      </w:r>
    </w:p>
    <w:p w14:paraId="5A644B0E" w14:textId="77777777" w:rsidR="00402E4B" w:rsidRPr="00402E4B" w:rsidRDefault="00402E4B" w:rsidP="00402E4B">
      <w:pPr>
        <w:pStyle w:val="Bibliography"/>
      </w:pPr>
      <w:r w:rsidRPr="00402E4B">
        <w:t>Day KA, Leech KA, Roemmich RT, Bastian AJ (2018) Accelerating locomotor savings in learning: compressing four training days to one. J Neurophysiol 119:2100–2113.</w:t>
      </w:r>
    </w:p>
    <w:p w14:paraId="54A03D77" w14:textId="77777777" w:rsidR="00402E4B" w:rsidRPr="00402E4B" w:rsidRDefault="00402E4B" w:rsidP="00402E4B">
      <w:pPr>
        <w:pStyle w:val="Bibliography"/>
      </w:pPr>
      <w:r w:rsidRPr="00402E4B">
        <w:t>Diedrichsen J, White O, Newman D, Lally N (2010) Use-dependent and error-based learning of motor behaviors. J Neurosci 30:5159–5166.</w:t>
      </w:r>
    </w:p>
    <w:p w14:paraId="2262CEDB" w14:textId="77777777" w:rsidR="00402E4B" w:rsidRPr="00402E4B" w:rsidRDefault="00402E4B" w:rsidP="00402E4B">
      <w:pPr>
        <w:pStyle w:val="Bibliography"/>
      </w:pPr>
      <w:r w:rsidRPr="00402E4B">
        <w:t>Ernst MO, Banks MS (2002) Humans integrate visual and haptic information in a statistically optimal fashion. Nature 415:429–433.</w:t>
      </w:r>
    </w:p>
    <w:p w14:paraId="43A66C1E" w14:textId="77777777" w:rsidR="00402E4B" w:rsidRPr="00402E4B" w:rsidRDefault="00402E4B" w:rsidP="00402E4B">
      <w:pPr>
        <w:pStyle w:val="Bibliography"/>
      </w:pPr>
      <w:r w:rsidRPr="00402E4B">
        <w:t>Finley JM, Long A, Bastian AJ, Torres-Oviedo G (2015) Spatial and Temporal Control Contribute to Step Length Asymmetry During Split-Belt Adaptation and Hemiparetic Gait. Neurorehabil Neural Repair 29:786–795.</w:t>
      </w:r>
    </w:p>
    <w:p w14:paraId="628E9C74" w14:textId="77777777" w:rsidR="00402E4B" w:rsidRPr="00402E4B" w:rsidRDefault="00402E4B" w:rsidP="00402E4B">
      <w:pPr>
        <w:pStyle w:val="Bibliography"/>
      </w:pPr>
      <w:r w:rsidRPr="00402E4B">
        <w:t>French MA, Morton SM, Charalambous CC, Reisman DS (2018) A locomotor learning paradigm using distorted visual feedback elicits strategic learning. J Neurophysiol 120:1923–1931.</w:t>
      </w:r>
    </w:p>
    <w:p w14:paraId="1414FB04" w14:textId="77777777" w:rsidR="00402E4B" w:rsidRPr="00402E4B" w:rsidRDefault="00402E4B" w:rsidP="00402E4B">
      <w:pPr>
        <w:pStyle w:val="Bibliography"/>
      </w:pPr>
      <w:r w:rsidRPr="00402E4B">
        <w:t>Hammerbeck U, Yousif N, Greenwood R, Rothwell JC, Diedrichsen J (2014) Movement speed is biased by prior experience. Journal of Neurophysiology 111:128–134.</w:t>
      </w:r>
    </w:p>
    <w:p w14:paraId="03EE7903" w14:textId="77777777" w:rsidR="00402E4B" w:rsidRPr="00402E4B" w:rsidRDefault="00402E4B" w:rsidP="00402E4B">
      <w:pPr>
        <w:pStyle w:val="Bibliography"/>
      </w:pPr>
      <w:r w:rsidRPr="00402E4B">
        <w:t>Hardwick RM, Forrence AD, Krakauer JW, Haith AM (2019) Time-dependent competition between goal-directed and habitual response preparation. Nat Hum Behav 3:1252–1262.</w:t>
      </w:r>
    </w:p>
    <w:p w14:paraId="6EA5102D" w14:textId="77777777" w:rsidR="00402E4B" w:rsidRPr="00402E4B" w:rsidRDefault="00402E4B" w:rsidP="00402E4B">
      <w:pPr>
        <w:pStyle w:val="Bibliography"/>
      </w:pPr>
      <w:r w:rsidRPr="00402E4B">
        <w:t>Holmes AP, Blair RC, Watson JD, Ford I (1996) Nonparametric analysis of statistic images from functional mapping experiments. J Cereb Blood Flow Metab 16:7–22.</w:t>
      </w:r>
    </w:p>
    <w:p w14:paraId="4D6A6F01" w14:textId="77777777" w:rsidR="00402E4B" w:rsidRPr="00402E4B" w:rsidRDefault="00402E4B" w:rsidP="00402E4B">
      <w:pPr>
        <w:pStyle w:val="Bibliography"/>
      </w:pPr>
      <w:r w:rsidRPr="00402E4B">
        <w:t>Hussain SJ, Hanson AS, Tseng S-C, Morton SM (2013) A locomotor adaptation including explicit knowledge and removal of postadaptation errors induces complete 24-hour retention. J Neurophysiol 110:916–925.</w:t>
      </w:r>
    </w:p>
    <w:p w14:paraId="07315F7F" w14:textId="77777777" w:rsidR="00402E4B" w:rsidRPr="00402E4B" w:rsidRDefault="00402E4B" w:rsidP="00402E4B">
      <w:pPr>
        <w:pStyle w:val="Bibliography"/>
      </w:pPr>
      <w:r w:rsidRPr="00402E4B">
        <w:t>Kim S-J, Krebs HI (2012) Effects of implicit visual feedback distortion on human gait. Exp Brain Res 218:495–502.</w:t>
      </w:r>
    </w:p>
    <w:p w14:paraId="0C292E5B" w14:textId="77777777" w:rsidR="00402E4B" w:rsidRPr="00402E4B" w:rsidRDefault="00402E4B" w:rsidP="00402E4B">
      <w:pPr>
        <w:pStyle w:val="Bibliography"/>
      </w:pPr>
      <w:r w:rsidRPr="00402E4B">
        <w:t>Kim S-J, Mugisha D (2014) Effect of explicit visual feedback distortion on human gait. J Neuroeng Rehabil 11:74.</w:t>
      </w:r>
    </w:p>
    <w:p w14:paraId="22E41AC6" w14:textId="77777777" w:rsidR="00402E4B" w:rsidRPr="00402E4B" w:rsidRDefault="00402E4B" w:rsidP="00402E4B">
      <w:pPr>
        <w:pStyle w:val="Bibliography"/>
      </w:pPr>
      <w:r w:rsidRPr="00402E4B">
        <w:t>Kitago T, Ryan SL, Mazzoni P, Krakauer JW, Haith AM (2013) Unlearning versus savings in visuomotor adaptation: comparing effects of washout, passage of time, and removal of errors on motor memory. Front Hum Neurosci 7.</w:t>
      </w:r>
    </w:p>
    <w:p w14:paraId="23E3DCDF" w14:textId="77777777" w:rsidR="00402E4B" w:rsidRPr="00402E4B" w:rsidRDefault="00402E4B" w:rsidP="00402E4B">
      <w:pPr>
        <w:pStyle w:val="Bibliography"/>
      </w:pPr>
      <w:r w:rsidRPr="00402E4B">
        <w:t>Körding K (2007) Decision Theory: What “Should” the Nervous System Do? Science 318:606–610.</w:t>
      </w:r>
    </w:p>
    <w:p w14:paraId="779D20AA" w14:textId="77777777" w:rsidR="00402E4B" w:rsidRPr="00402E4B" w:rsidRDefault="00402E4B" w:rsidP="00402E4B">
      <w:pPr>
        <w:pStyle w:val="Bibliography"/>
      </w:pPr>
      <w:r w:rsidRPr="00402E4B">
        <w:t>Lakens D (2017) Equivalence Tests: A Practical Primer for t Tests, Correlations, and Meta-Analyses. Social Psychological and Personality Science.</w:t>
      </w:r>
    </w:p>
    <w:p w14:paraId="61FB08CD" w14:textId="77777777" w:rsidR="00402E4B" w:rsidRPr="00402E4B" w:rsidRDefault="00402E4B" w:rsidP="00402E4B">
      <w:pPr>
        <w:pStyle w:val="Bibliography"/>
      </w:pPr>
      <w:r w:rsidRPr="00402E4B">
        <w:t>Lakens D (2013) Calculating and reporting effect sizes to facilitate cumulative science: a practical primer for t-tests and ANOVAs. Front Psychol 4.</w:t>
      </w:r>
    </w:p>
    <w:p w14:paraId="768D81CD" w14:textId="77777777" w:rsidR="00402E4B" w:rsidRPr="00402E4B" w:rsidRDefault="00402E4B" w:rsidP="00402E4B">
      <w:pPr>
        <w:pStyle w:val="Bibliography"/>
      </w:pPr>
      <w:r w:rsidRPr="00402E4B">
        <w:t>Leech KA, Roemmich RT, Bastian AJ (2018) Creating flexible motor memories in human walking. Sci Rep 8:94.</w:t>
      </w:r>
    </w:p>
    <w:p w14:paraId="2DB993CE" w14:textId="77777777" w:rsidR="00402E4B" w:rsidRPr="00402E4B" w:rsidRDefault="00402E4B" w:rsidP="00402E4B">
      <w:pPr>
        <w:pStyle w:val="Bibliography"/>
      </w:pPr>
      <w:r w:rsidRPr="00402E4B">
        <w:t>Long AW, Roemmich RT, Bastian AJ (2016) Blocking trial-by-trial error correction does not interfere with motor learning in human walking. J Neurophysiol 115:2341–2348.</w:t>
      </w:r>
    </w:p>
    <w:p w14:paraId="436802E7" w14:textId="77777777" w:rsidR="00402E4B" w:rsidRPr="00402E4B" w:rsidRDefault="00402E4B" w:rsidP="00402E4B">
      <w:pPr>
        <w:pStyle w:val="Bibliography"/>
      </w:pPr>
      <w:r w:rsidRPr="00402E4B">
        <w:t>Malone LA, Bastian AJ, Torres-Oviedo G (2012) How does the motor system correct for errors in time and space during locomotor adaptation? J Neurophysiol 108:672–683.</w:t>
      </w:r>
    </w:p>
    <w:p w14:paraId="0844332F" w14:textId="77777777" w:rsidR="00402E4B" w:rsidRPr="00402E4B" w:rsidRDefault="00402E4B" w:rsidP="00402E4B">
      <w:pPr>
        <w:pStyle w:val="Bibliography"/>
      </w:pPr>
      <w:r w:rsidRPr="00402E4B">
        <w:t>Maris E, Oostenveld R (2007) Nonparametric statistical testing of EEG- and MEG-data. Journal of Neuroscience Methods 164:177–190.</w:t>
      </w:r>
    </w:p>
    <w:p w14:paraId="3B6C4EB1" w14:textId="77777777" w:rsidR="00402E4B" w:rsidRPr="00402E4B" w:rsidRDefault="00402E4B" w:rsidP="00402E4B">
      <w:pPr>
        <w:pStyle w:val="Bibliography"/>
      </w:pPr>
      <w:r w:rsidRPr="00402E4B">
        <w:t>Mawase F, Lopez D, Celnik PA, Haith AM (2018) Movement Repetition Facilitates Response Preparation. Cell Reports 24:801–808.</w:t>
      </w:r>
    </w:p>
    <w:p w14:paraId="4513B41E" w14:textId="77777777" w:rsidR="00402E4B" w:rsidRPr="00402E4B" w:rsidRDefault="00402E4B" w:rsidP="00402E4B">
      <w:pPr>
        <w:pStyle w:val="Bibliography"/>
      </w:pPr>
      <w:r w:rsidRPr="00402E4B">
        <w:t>Nichols TE, Holmes AP (2002) Nonparametric permutation tests for functional neuroimaging: A primer with examples. Hum Brain Mapp 15:1–25.</w:t>
      </w:r>
    </w:p>
    <w:p w14:paraId="1FF1B83E" w14:textId="77777777" w:rsidR="00402E4B" w:rsidRPr="00402E4B" w:rsidRDefault="00402E4B" w:rsidP="00402E4B">
      <w:pPr>
        <w:pStyle w:val="Bibliography"/>
      </w:pPr>
      <w:r w:rsidRPr="00402E4B">
        <w:t>Orban de Xivry J-J, Criscimagna-Hemminger SE, Shadmehr R (2011) Contributions of the motor cortex to adaptive control of reaching depend on the perturbation schedule. Cereb Cortex 21:1475–1484.</w:t>
      </w:r>
    </w:p>
    <w:p w14:paraId="1735F818" w14:textId="77777777" w:rsidR="00402E4B" w:rsidRPr="00402E4B" w:rsidRDefault="00402E4B" w:rsidP="00402E4B">
      <w:pPr>
        <w:pStyle w:val="Bibliography"/>
      </w:pPr>
      <w:r w:rsidRPr="00402E4B">
        <w:t>Sánchez N, Simha SN, Donelan JM, Finley JM (2020) Using asymmetry to your advantage: learning to acquire and accept external assistance during prolonged split-belt walking (preprint). Neuroscience.</w:t>
      </w:r>
    </w:p>
    <w:p w14:paraId="0C7B74D5" w14:textId="77777777" w:rsidR="00402E4B" w:rsidRPr="00402E4B" w:rsidRDefault="00402E4B" w:rsidP="00402E4B">
      <w:pPr>
        <w:pStyle w:val="Bibliography"/>
      </w:pPr>
      <w:r w:rsidRPr="00402E4B">
        <w:t>Schmidt RA, Lee TD (2005) Motor control and learning: A behavioral emphasis, 4th ed, Motor control and learning: A behavioral emphasis, 4th ed. Champaign, IL, US: Human Kinetics.</w:t>
      </w:r>
    </w:p>
    <w:p w14:paraId="773DC71F" w14:textId="77777777" w:rsidR="00402E4B" w:rsidRPr="00402E4B" w:rsidRDefault="00402E4B" w:rsidP="00402E4B">
      <w:pPr>
        <w:pStyle w:val="Bibliography"/>
      </w:pPr>
      <w:r w:rsidRPr="00402E4B">
        <w:t>Statton MA, Toliver A, Bastian AJ (2016) A dual-learning paradigm can simultaneously train multiple characteristics of walking. J Neurophysiol 115:2692–2700.</w:t>
      </w:r>
    </w:p>
    <w:p w14:paraId="180CF5DD" w14:textId="77777777" w:rsidR="00402E4B" w:rsidRPr="00402E4B" w:rsidRDefault="00402E4B" w:rsidP="00402E4B">
      <w:pPr>
        <w:pStyle w:val="Bibliography"/>
      </w:pPr>
      <w:r w:rsidRPr="00402E4B">
        <w:t>Taylor JA, Ivry RB (2011) Flexible cognitive strategies during motor learning. PLoS Comput Biol 7.</w:t>
      </w:r>
    </w:p>
    <w:p w14:paraId="4440CDAA" w14:textId="77777777" w:rsidR="00402E4B" w:rsidRPr="00402E4B" w:rsidRDefault="00402E4B" w:rsidP="00402E4B">
      <w:pPr>
        <w:pStyle w:val="Bibliography"/>
      </w:pPr>
      <w:r w:rsidRPr="00402E4B">
        <w:t>Verstynen T, Sabes PN (2011) How each movement changes the next: an experimental and theoretical study of fast adaptive priors in reaching. J Neurosci 31:10050–10059.</w:t>
      </w:r>
    </w:p>
    <w:p w14:paraId="051EDD4F" w14:textId="77777777" w:rsidR="00402E4B" w:rsidRPr="00402E4B" w:rsidRDefault="00402E4B" w:rsidP="00402E4B">
      <w:pPr>
        <w:pStyle w:val="Bibliography"/>
      </w:pPr>
      <w:r w:rsidRPr="00402E4B">
        <w:t>Wei K, Körding K (2009) Relevance of error: what drives motor adaptation? J Neurophysiol 101:655–664.</w:t>
      </w:r>
    </w:p>
    <w:p w14:paraId="0C1CDE6B" w14:textId="77777777" w:rsidR="00402E4B" w:rsidRPr="00402E4B" w:rsidRDefault="00402E4B" w:rsidP="00402E4B">
      <w:pPr>
        <w:pStyle w:val="Bibliography"/>
      </w:pPr>
      <w:r w:rsidRPr="00402E4B">
        <w:t>Wilson RC, Collins AG (2019) Ten simple rules for the computational modeling of behavioral data. eLife 8:e49547.</w:t>
      </w:r>
    </w:p>
    <w:p w14:paraId="4A8D639F" w14:textId="77777777" w:rsidR="00402E4B" w:rsidRPr="00402E4B" w:rsidRDefault="00402E4B" w:rsidP="00402E4B">
      <w:pPr>
        <w:pStyle w:val="Bibliography"/>
      </w:pPr>
      <w:r w:rsidRPr="00402E4B">
        <w:t>Wong AL, Goldsmith J, Forrence AD, Haith AM, Krakauer JW (2017) Reaction times can reflect habits rather than computations. Elife 6.</w:t>
      </w:r>
    </w:p>
    <w:p w14:paraId="2D339FCF" w14:textId="77777777" w:rsidR="00402E4B" w:rsidRPr="00402E4B" w:rsidRDefault="00402E4B" w:rsidP="00402E4B">
      <w:pPr>
        <w:pStyle w:val="Bibliography"/>
      </w:pPr>
      <w:r w:rsidRPr="00402E4B">
        <w:t>Wood J, Kim H, French MA, Reisman DS, Morton SM (2020) Use-Dependent Plasticity Explains Aftereffects in Visually Guided Locomotor Learning of a Novel Step Length Asymmetry. Journal of Neurophysiology.</w:t>
      </w:r>
    </w:p>
    <w:p w14:paraId="308681E5" w14:textId="77777777" w:rsidR="00402E4B" w:rsidRPr="00402E4B" w:rsidRDefault="00402E4B" w:rsidP="00402E4B">
      <w:pPr>
        <w:pStyle w:val="Bibliography"/>
      </w:pPr>
      <w:r w:rsidRPr="00402E4B">
        <w:t>Zeni JA, Richards JG, Higginson JS (2008) Two simple methods for determining gait events during treadmill and overground walking using kinematic data. Gait &amp; Posture 27:710–714.</w:t>
      </w:r>
    </w:p>
    <w:p w14:paraId="7D4BCE92" w14:textId="76C1CECE"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32DD5BFB" w14:textId="66EF5797" w:rsidR="00821B02" w:rsidRPr="00821B02" w:rsidRDefault="00821B02" w:rsidP="00821B02">
      <w:pPr>
        <w:pStyle w:val="Caption"/>
        <w:spacing w:after="0" w:line="480" w:lineRule="auto"/>
        <w:rPr>
          <w:i w:val="0"/>
          <w:iCs w:val="0"/>
          <w:color w:val="auto"/>
          <w:sz w:val="22"/>
          <w:szCs w:val="22"/>
        </w:rPr>
      </w:pPr>
      <w:r w:rsidRPr="00821B02">
        <w:rPr>
          <w:b/>
          <w:bCs/>
          <w:i w:val="0"/>
          <w:iCs w:val="0"/>
          <w:color w:val="auto"/>
          <w:sz w:val="22"/>
          <w:szCs w:val="22"/>
        </w:rPr>
        <w:t>Figure 1</w:t>
      </w:r>
      <w:r w:rsidRPr="00821B02">
        <w:rPr>
          <w:i w:val="0"/>
          <w:iCs w:val="0"/>
          <w:color w:val="auto"/>
          <w:sz w:val="22"/>
          <w:szCs w:val="22"/>
        </w:rPr>
        <w:t xml:space="preserve">: </w:t>
      </w:r>
      <w:r w:rsidRPr="00821B02">
        <w:rPr>
          <w:b/>
          <w:bCs/>
          <w:i w:val="0"/>
          <w:iCs w:val="0"/>
          <w:color w:val="auto"/>
          <w:sz w:val="22"/>
          <w:szCs w:val="22"/>
        </w:rPr>
        <w:t>Experimental setup</w:t>
      </w:r>
      <w:r w:rsidRPr="00821B02">
        <w:rPr>
          <w:i w:val="0"/>
          <w:iCs w:val="0"/>
          <w:color w:val="auto"/>
          <w:sz w:val="22"/>
          <w:szCs w:val="22"/>
        </w:rPr>
        <w:t xml:space="preserve">. </w:t>
      </w:r>
      <w:r w:rsidRPr="00821B02">
        <w:rPr>
          <w:b/>
          <w:bCs/>
          <w:i w:val="0"/>
          <w:iCs w:val="0"/>
          <w:color w:val="auto"/>
          <w:sz w:val="22"/>
          <w:szCs w:val="22"/>
        </w:rPr>
        <w:t>(A)</w:t>
      </w:r>
      <w:r w:rsidRPr="00821B02">
        <w:rPr>
          <w:i w:val="0"/>
          <w:iCs w:val="0"/>
          <w:color w:val="auto"/>
          <w:sz w:val="22"/>
          <w:szCs w:val="22"/>
        </w:rPr>
        <w:t xml:space="preserve"> Participants walked on a treadmill while watching feedback of their step lengths. Their step lengths were represented as a blue (left) and a green (right) bar which increased in height during the swing phase and was held on the screen at the moment of heel strike. </w:t>
      </w:r>
      <w:r w:rsidRPr="00821B02">
        <w:rPr>
          <w:b/>
          <w:bCs/>
          <w:i w:val="0"/>
          <w:iCs w:val="0"/>
          <w:color w:val="auto"/>
          <w:sz w:val="22"/>
          <w:szCs w:val="22"/>
        </w:rPr>
        <w:t xml:space="preserve">(B) </w:t>
      </w:r>
      <w:r w:rsidRPr="00821B02">
        <w:rPr>
          <w:i w:val="0"/>
          <w:iCs w:val="0"/>
          <w:color w:val="auto"/>
          <w:sz w:val="22"/>
          <w:szCs w:val="22"/>
        </w:rPr>
        <w:t xml:space="preserve">During the Orientation phase (top panel), participants were asked to change their step lengths relative to their baseline step lengths. During the Learning phase (bottom panel), the participant aimed for pink horizontal target lines which were derived from their baseline step length. </w:t>
      </w:r>
      <w:r w:rsidRPr="00821B02">
        <w:rPr>
          <w:b/>
          <w:bCs/>
          <w:i w:val="0"/>
          <w:iCs w:val="0"/>
          <w:color w:val="auto"/>
          <w:sz w:val="22"/>
          <w:szCs w:val="22"/>
        </w:rPr>
        <w:t>(C)</w:t>
      </w:r>
      <w:r w:rsidRPr="00821B02">
        <w:rPr>
          <w:i w:val="0"/>
          <w:iCs w:val="0"/>
          <w:color w:val="auto"/>
          <w:sz w:val="22"/>
          <w:szCs w:val="22"/>
        </w:rPr>
        <w:t xml:space="preserve"> </w:t>
      </w:r>
      <w:r w:rsidR="00180C7A">
        <w:rPr>
          <w:i w:val="0"/>
          <w:iCs w:val="0"/>
          <w:color w:val="auto"/>
          <w:sz w:val="22"/>
          <w:szCs w:val="22"/>
        </w:rPr>
        <w:t>Example ta</w:t>
      </w:r>
      <w:r w:rsidRPr="00821B02">
        <w:rPr>
          <w:i w:val="0"/>
          <w:iCs w:val="0"/>
          <w:color w:val="auto"/>
          <w:sz w:val="22"/>
          <w:szCs w:val="22"/>
        </w:rPr>
        <w:t>rget distribution</w:t>
      </w:r>
      <w:r w:rsidR="00180C7A">
        <w:rPr>
          <w:i w:val="0"/>
          <w:iCs w:val="0"/>
          <w:color w:val="auto"/>
          <w:sz w:val="22"/>
          <w:szCs w:val="22"/>
        </w:rPr>
        <w:t>s</w:t>
      </w:r>
      <w:r w:rsidRPr="00821B02">
        <w:rPr>
          <w:i w:val="0"/>
          <w:iCs w:val="0"/>
          <w:color w:val="auto"/>
          <w:sz w:val="22"/>
          <w:szCs w:val="22"/>
        </w:rPr>
        <w:t xml:space="preserve"> for each condition: During the Constant condition targets were set at 22% SAI (SAI is our measure of step asymmetry – see equation 1) during the Learning phase. During the Low Variability condition targets were drawn from a normal distribution centered around 22% SAI and a standard deviation of 5% SAI. During the High Variability condition targets were drawn from a uniform distribution between 5% and 39% SAI. Note the different scales for the y-axes. </w:t>
      </w:r>
      <w:r w:rsidRPr="00821B02">
        <w:rPr>
          <w:b/>
          <w:bCs/>
          <w:i w:val="0"/>
          <w:iCs w:val="0"/>
          <w:color w:val="auto"/>
          <w:sz w:val="22"/>
          <w:szCs w:val="22"/>
        </w:rPr>
        <w:t>(D)</w:t>
      </w:r>
      <w:r w:rsidRPr="00821B02">
        <w:rPr>
          <w:i w:val="0"/>
          <w:iCs w:val="0"/>
          <w:color w:val="auto"/>
          <w:sz w:val="22"/>
          <w:szCs w:val="22"/>
        </w:rPr>
        <w:t xml:space="preserve"> Learning schedule for each condition: Each condition included a Baseline (</w:t>
      </w:r>
      <w:proofErr w:type="spellStart"/>
      <w:r w:rsidRPr="00821B02">
        <w:rPr>
          <w:i w:val="0"/>
          <w:iCs w:val="0"/>
          <w:color w:val="auto"/>
          <w:sz w:val="22"/>
          <w:szCs w:val="22"/>
        </w:rPr>
        <w:t>Bsl</w:t>
      </w:r>
      <w:proofErr w:type="spellEnd"/>
      <w:r w:rsidRPr="00821B02">
        <w:rPr>
          <w:i w:val="0"/>
          <w:iCs w:val="0"/>
          <w:color w:val="auto"/>
          <w:sz w:val="22"/>
          <w:szCs w:val="22"/>
        </w:rPr>
        <w:t>), Learning and Washout phase. Shaded regions indicate no visual feedback was shown on the screen and participants were told to “walk normally”, so the target is effectively 0% SAI. During the Learning phase targets varied based on the condition.</w:t>
      </w:r>
    </w:p>
    <w:p w14:paraId="1471697F" w14:textId="77777777" w:rsidR="00B37452" w:rsidRDefault="00B37452" w:rsidP="00407563">
      <w:pPr>
        <w:spacing w:line="480" w:lineRule="auto"/>
      </w:pPr>
    </w:p>
    <w:p w14:paraId="4FAE5F97" w14:textId="77777777" w:rsidR="005B7B30" w:rsidRPr="005B7B30" w:rsidRDefault="005B7B30" w:rsidP="005B7B30">
      <w:pPr>
        <w:pStyle w:val="Caption"/>
        <w:spacing w:after="0" w:line="480" w:lineRule="auto"/>
        <w:rPr>
          <w:i w:val="0"/>
          <w:iCs w:val="0"/>
          <w:color w:val="auto"/>
          <w:sz w:val="22"/>
          <w:szCs w:val="22"/>
        </w:rPr>
      </w:pPr>
      <w:r w:rsidRPr="005B7B30">
        <w:rPr>
          <w:b/>
          <w:bCs/>
          <w:i w:val="0"/>
          <w:iCs w:val="0"/>
          <w:color w:val="auto"/>
          <w:sz w:val="22"/>
          <w:szCs w:val="22"/>
        </w:rPr>
        <w:t>Figure 3: Simulated results. (A)</w:t>
      </w:r>
      <w:r w:rsidRPr="005B7B30">
        <w:rPr>
          <w:i w:val="0"/>
          <w:iCs w:val="0"/>
          <w:color w:val="auto"/>
          <w:sz w:val="22"/>
          <w:szCs w:val="22"/>
        </w:rPr>
        <w:t xml:space="preserve"> The experiment was simulated 1000 times using bootstrapped samples of parameter values from a previously collected dataset (citation redacted for double blind reviewing). Results of the simulation are plotted as means with shaded errors indicating standard deviation of bootstrapped sample means. The first 10 strides of the Learning phase and the first 50 strides of the Washout phase are plotted in the left and right insets, respectively. </w:t>
      </w:r>
      <w:r w:rsidRPr="005B7B30">
        <w:rPr>
          <w:b/>
          <w:bCs/>
          <w:i w:val="0"/>
          <w:iCs w:val="0"/>
          <w:color w:val="auto"/>
          <w:sz w:val="22"/>
          <w:szCs w:val="22"/>
        </w:rPr>
        <w:t>(B)</w:t>
      </w:r>
      <w:r w:rsidRPr="005B7B30">
        <w:rPr>
          <w:i w:val="0"/>
          <w:iCs w:val="0"/>
          <w:color w:val="auto"/>
          <w:sz w:val="22"/>
          <w:szCs w:val="22"/>
        </w:rPr>
        <w:t xml:space="preserve"> Initial Bias is the mean of the first 5 strides of the Washout phase and </w:t>
      </w:r>
      <w:r w:rsidRPr="005B7B30">
        <w:rPr>
          <w:b/>
          <w:bCs/>
          <w:i w:val="0"/>
          <w:iCs w:val="0"/>
          <w:color w:val="auto"/>
          <w:sz w:val="22"/>
          <w:szCs w:val="22"/>
        </w:rPr>
        <w:t>(C)</w:t>
      </w:r>
      <w:r w:rsidRPr="005B7B30">
        <w:rPr>
          <w:i w:val="0"/>
          <w:iCs w:val="0"/>
          <w:color w:val="auto"/>
          <w:sz w:val="22"/>
          <w:szCs w:val="22"/>
        </w:rPr>
        <w:t xml:space="preserve"> Early Washout is strides 6-30 of the Washout phase. </w:t>
      </w:r>
      <w:r w:rsidRPr="005B7B30">
        <w:rPr>
          <w:b/>
          <w:bCs/>
          <w:i w:val="0"/>
          <w:iCs w:val="0"/>
          <w:color w:val="auto"/>
          <w:sz w:val="22"/>
          <w:szCs w:val="22"/>
        </w:rPr>
        <w:t>(D)</w:t>
      </w:r>
      <w:r w:rsidRPr="005B7B30">
        <w:rPr>
          <w:i w:val="0"/>
          <w:iCs w:val="0"/>
          <w:color w:val="auto"/>
          <w:sz w:val="22"/>
          <w:szCs w:val="22"/>
        </w:rPr>
        <w:t xml:space="preserve"> Mean and standard deviations of Washout Rates (first 50 strides of Washout) of each model across conditions. For panels B-D, filled circles represent the mean and error bars represent one standard deviation of bootstrapped sample means. Some error bars are not visible as their values are small and thus obscured by dots representing mean values.</w:t>
      </w:r>
    </w:p>
    <w:p w14:paraId="218E3F23" w14:textId="3AD7CDEA" w:rsidR="00F66EA9" w:rsidRDefault="00F66EA9" w:rsidP="00407563">
      <w:pPr>
        <w:spacing w:line="480" w:lineRule="auto"/>
      </w:pPr>
    </w:p>
    <w:p w14:paraId="71624689" w14:textId="3A5BE758" w:rsidR="00007E5E" w:rsidRDefault="00007E5E" w:rsidP="00007E5E">
      <w:pPr>
        <w:spacing w:line="480" w:lineRule="auto"/>
      </w:pPr>
      <w:r>
        <w:rPr>
          <w:b/>
          <w:bCs/>
        </w:rPr>
        <w:t>Figure 3</w:t>
      </w:r>
      <w:r w:rsidRPr="00762ECE">
        <w:rPr>
          <w:b/>
          <w:bCs/>
        </w:rPr>
        <w:t>: Confusion matrices.</w:t>
      </w:r>
      <w:r>
        <w:t xml:space="preserve"> Four different confusion matrices for each condition and all conditions combined. Lighter colors indicate higher percentages of better fits for each simulated model. Model fits were compared using AIC. AB is the Adaptive Bayesian model, S+U is the Strategy plus Use-Dependent model.</w:t>
      </w:r>
    </w:p>
    <w:p w14:paraId="72C6E48C" w14:textId="0D2B8418" w:rsidR="00007E5E" w:rsidRDefault="00007E5E" w:rsidP="00007E5E">
      <w:pPr>
        <w:spacing w:line="480" w:lineRule="auto"/>
      </w:pPr>
    </w:p>
    <w:p w14:paraId="59773E52" w14:textId="488D1E3B" w:rsidR="00007E5E" w:rsidRDefault="00007E5E" w:rsidP="00007E5E">
      <w:pPr>
        <w:spacing w:line="480" w:lineRule="auto"/>
      </w:pPr>
      <w:r w:rsidRPr="00CF6182">
        <w:rPr>
          <w:b/>
          <w:bCs/>
        </w:rPr>
        <w:t>Figure 4:</w:t>
      </w:r>
      <w:r w:rsidR="00507EA2">
        <w:rPr>
          <w:b/>
          <w:bCs/>
        </w:rPr>
        <w:t xml:space="preserve"> Step asymmetry index</w:t>
      </w:r>
      <w:r w:rsidRPr="00CF6182">
        <w:rPr>
          <w:b/>
          <w:bCs/>
        </w:rPr>
        <w:t>. (A)</w:t>
      </w:r>
      <w:r>
        <w:t xml:space="preserve"> </w:t>
      </w:r>
      <w:r w:rsidR="00CF6182">
        <w:t xml:space="preserve">Group averaged (circles) and individual (lines) step asymmetry data for each condition. </w:t>
      </w:r>
      <w:r>
        <w:t>For plotting purposes, we truncated each phase</w:t>
      </w:r>
      <w:r w:rsidR="00CF6182">
        <w:t xml:space="preserve"> (Baseline, Learning and Washout)</w:t>
      </w:r>
      <w:r>
        <w:t xml:space="preserve"> to match the participant with the fewest strides and binned the data by 5 strides.</w:t>
      </w:r>
      <w:r w:rsidR="00CF6182">
        <w:t xml:space="preserve"> </w:t>
      </w:r>
      <w:r w:rsidR="00CF6182">
        <w:rPr>
          <w:b/>
          <w:bCs/>
        </w:rPr>
        <w:t xml:space="preserve">(B) </w:t>
      </w:r>
      <w:r w:rsidR="00CF6182">
        <w:t xml:space="preserve">Histograms of SAI values for all Learning strides separated by condition. </w:t>
      </w:r>
      <w:r w:rsidR="00CF6182">
        <w:rPr>
          <w:b/>
          <w:bCs/>
        </w:rPr>
        <w:t xml:space="preserve">(C) </w:t>
      </w:r>
      <w:r w:rsidR="00CF6182">
        <w:t>Mean (think lines) and individual (thin grey lines) Learning SAI mean (</w:t>
      </w:r>
      <w:r w:rsidR="00507EA2">
        <w:t>p</w:t>
      </w:r>
      <w:r w:rsidR="00CF6182">
        <w:t xml:space="preserve">urple) </w:t>
      </w:r>
      <w:r w:rsidR="00507EA2">
        <w:t xml:space="preserve">and Learning SAI </w:t>
      </w:r>
      <w:r w:rsidR="00507EA2">
        <w:sym w:font="Symbol" w:char="F073"/>
      </w:r>
      <w:r w:rsidR="00507EA2">
        <w:t xml:space="preserve"> (green). The mean and standard deviation of the SAI targets during the Learning phase are plotted as black dashed lines for reference. </w:t>
      </w:r>
    </w:p>
    <w:p w14:paraId="43C30450" w14:textId="40F0FFC9" w:rsidR="00507EA2" w:rsidRDefault="00507EA2" w:rsidP="00007E5E">
      <w:pPr>
        <w:spacing w:line="480" w:lineRule="auto"/>
      </w:pPr>
    </w:p>
    <w:p w14:paraId="3EA2CA00" w14:textId="4B11354C" w:rsidR="00D25C51" w:rsidRDefault="00507EA2" w:rsidP="00007E5E">
      <w:pPr>
        <w:spacing w:line="480" w:lineRule="auto"/>
      </w:pPr>
      <w:bookmarkStart w:id="100" w:name="_Hlk70442531"/>
      <w:r w:rsidRPr="00507EA2">
        <w:rPr>
          <w:b/>
          <w:bCs/>
        </w:rPr>
        <w:t>Figure 5: Foot position. (A)</w:t>
      </w:r>
      <w:r>
        <w:t xml:space="preserve"> Group averaged (circles) and individual (lines) foot position for the Learning phase of the High Variability condition. </w:t>
      </w:r>
      <w:r w:rsidR="00D25C51">
        <w:t xml:space="preserve">For all panels, we truncated each phase (Baseline, Learning and Washout) to match the participant with the fewest strides and binned the data by 5 strides. </w:t>
      </w:r>
      <w:r>
        <w:t>The Left leg (</w:t>
      </w:r>
      <w:r w:rsidR="002F0B5F">
        <w:t xml:space="preserve">A - </w:t>
      </w:r>
      <w:r>
        <w:t xml:space="preserve">left panel) depicts leading foot position in red and trailing foot position in blue. </w:t>
      </w:r>
      <w:r w:rsidR="002F0B5F">
        <w:t xml:space="preserve">The right leg (A - right panel) depicts the leading foot position in blue because this corresponds to </w:t>
      </w:r>
      <w:r w:rsidR="00D25C51">
        <w:t xml:space="preserve">the left toe off when calculating a step length. Similarly, the right panel of A depicts the trailing foot position in red because this corresponds to the left heel strike when calculating step length. Specifically, the difference between red functions are analogous to left step length, and the difference between the blue functions are analogous to right step length. </w:t>
      </w:r>
      <w:r w:rsidR="00D25C51">
        <w:rPr>
          <w:b/>
          <w:bCs/>
        </w:rPr>
        <w:t>(B)</w:t>
      </w:r>
      <w:r w:rsidR="00D25C51">
        <w:t xml:space="preserve"> Group averaged (circles) and individual (lines) leading foot placement symmetry for the High Variability condition. </w:t>
      </w:r>
      <w:r w:rsidR="00D25C51">
        <w:rPr>
          <w:b/>
          <w:bCs/>
        </w:rPr>
        <w:t xml:space="preserve">(C) </w:t>
      </w:r>
      <w:r w:rsidR="00D25C51">
        <w:t>Group averaged (circles) and individual (lines) trailing foot placement symmetry for the High Variability condition.</w:t>
      </w:r>
    </w:p>
    <w:bookmarkEnd w:id="100"/>
    <w:p w14:paraId="6E367947" w14:textId="082157FE" w:rsidR="003960F3" w:rsidRDefault="003960F3" w:rsidP="00007E5E">
      <w:pPr>
        <w:spacing w:line="480" w:lineRule="auto"/>
      </w:pPr>
    </w:p>
    <w:p w14:paraId="023957B6" w14:textId="67B79DD7" w:rsidR="003960F3" w:rsidRPr="00436DB9" w:rsidRDefault="003960F3" w:rsidP="00007E5E">
      <w:pPr>
        <w:spacing w:line="480" w:lineRule="auto"/>
      </w:pPr>
      <w:r>
        <w:rPr>
          <w:b/>
          <w:bCs/>
        </w:rPr>
        <w:t>Figure 6: Washout data. (A)</w:t>
      </w:r>
      <w:r>
        <w:t xml:space="preserve"> </w:t>
      </w:r>
      <w:r w:rsidR="00703296">
        <w:t>Group averaged SAI data during the Washout phase of each condition. Shaded error bars represent standard error. For plotting purposes, we truncated each individual’s Washout phase to match the participant with the fewest strides and binned the data by 3 strides. The dots</w:t>
      </w:r>
      <w:r w:rsidR="00436DB9">
        <w:t xml:space="preserve"> and error bars</w:t>
      </w:r>
      <w:r w:rsidR="00703296">
        <w:t xml:space="preserve"> in the grey shaded region represent the mean</w:t>
      </w:r>
      <w:r w:rsidR="00436DB9">
        <w:t xml:space="preserve"> and standard errors</w:t>
      </w:r>
      <w:r w:rsidR="00703296">
        <w:t xml:space="preserve"> of the first 5 strides of Washout for each condition (not binned) which is the same as </w:t>
      </w:r>
      <w:r w:rsidR="00436DB9">
        <w:t>the Initial Bias measure.</w:t>
      </w:r>
      <w:r w:rsidR="00436DB9">
        <w:rPr>
          <w:b/>
          <w:bCs/>
        </w:rPr>
        <w:t xml:space="preserve"> (B)</w:t>
      </w:r>
      <w:r w:rsidR="00436DB9">
        <w:t xml:space="preserve"> Mean Initial Bias (mean SAI of strides 1-5 during Washout) for each condition (purple line) with individual Initial Bias for each condition (grey lines). </w:t>
      </w:r>
      <w:r w:rsidR="00436DB9">
        <w:rPr>
          <w:b/>
          <w:bCs/>
        </w:rPr>
        <w:t>(C)</w:t>
      </w:r>
      <w:r w:rsidR="00436DB9">
        <w:t xml:space="preserve"> Mean Early Washout (mean SAI of strides 6-30 during Washout) for each condition (purple line) with individual Early Washout for each condition (grey lines).</w:t>
      </w:r>
      <w:r w:rsidR="00D464DF">
        <w:t xml:space="preserve"> </w:t>
      </w:r>
      <w:r w:rsidR="00D464DF">
        <w:rPr>
          <w:b/>
          <w:bCs/>
        </w:rPr>
        <w:t>(D)</w:t>
      </w:r>
      <w:r w:rsidR="00D464DF">
        <w:t xml:space="preserve"> </w:t>
      </w:r>
      <w:r w:rsidR="005E78A8">
        <w:t>Individual regressions of Learning SAI σ and Initial Bias (grey lines). We used the mean of the individual betas to calculate the mean regression line. The individual and mean betas are plotted in the inset.</w:t>
      </w:r>
      <w:r w:rsidR="00436DB9" w:rsidRPr="00436DB9">
        <w:rPr>
          <w:b/>
          <w:bCs/>
        </w:rPr>
        <w:t xml:space="preserve"> </w:t>
      </w:r>
      <w:r w:rsidR="00436DB9">
        <w:rPr>
          <w:b/>
          <w:bCs/>
        </w:rPr>
        <w:t>(</w:t>
      </w:r>
      <w:r w:rsidR="00D464DF">
        <w:rPr>
          <w:b/>
          <w:bCs/>
        </w:rPr>
        <w:t>F</w:t>
      </w:r>
      <w:r w:rsidR="00436DB9">
        <w:rPr>
          <w:b/>
          <w:bCs/>
        </w:rPr>
        <w:t>)</w:t>
      </w:r>
      <w:r w:rsidR="00436DB9">
        <w:t xml:space="preserve"> Mean Washout Rate (using the autoregression calculation) for each condition (purple line) with individual Washout Rates for each condition (grey lines).</w:t>
      </w:r>
      <w:r w:rsidR="005E78A8">
        <w:t xml:space="preserve"> </w:t>
      </w:r>
      <w:r w:rsidR="005E78A8">
        <w:rPr>
          <w:b/>
          <w:bCs/>
        </w:rPr>
        <w:t>(E)</w:t>
      </w:r>
      <w:r w:rsidR="005E78A8">
        <w:t xml:space="preserve"> Individual regressions of Learning SAI σ and Early Washout (grey lines). We used the mean of the individual betas to calculate the mean regression line. The individual and mean betas are plotted in the inset.</w:t>
      </w:r>
      <w:r w:rsidR="005E78A8" w:rsidRPr="00436DB9">
        <w:rPr>
          <w:b/>
          <w:bCs/>
        </w:rPr>
        <w:t xml:space="preserve"> </w:t>
      </w:r>
      <w:r w:rsidR="005E78A8">
        <w:rPr>
          <w:b/>
          <w:bCs/>
        </w:rPr>
        <w:t>(F)</w:t>
      </w:r>
      <w:r w:rsidR="005E78A8">
        <w:t xml:space="preserve"> Mean Washout Rate (using the autoregression calculation) for each condition (purple line) with individual Washout Rates for each condition (grey lines). </w:t>
      </w:r>
      <w:r w:rsidR="00436DB9">
        <w:t xml:space="preserve"> </w:t>
      </w:r>
      <w:r w:rsidR="00436DB9">
        <w:rPr>
          <w:b/>
          <w:bCs/>
        </w:rPr>
        <w:t>(</w:t>
      </w:r>
      <w:r w:rsidR="00D464DF">
        <w:rPr>
          <w:b/>
          <w:bCs/>
        </w:rPr>
        <w:t>G</w:t>
      </w:r>
      <w:r w:rsidR="00436DB9">
        <w:rPr>
          <w:b/>
          <w:bCs/>
        </w:rPr>
        <w:t>)</w:t>
      </w:r>
      <w:r w:rsidR="00436DB9">
        <w:t xml:space="preserve"> Mean Washout Rate (using the Exponential Fit calculation) for each condition (purple line) with individual Washout Rates for each condition (grey lines).</w:t>
      </w:r>
    </w:p>
    <w:p w14:paraId="6E2876CE" w14:textId="77777777" w:rsidR="00007E5E" w:rsidRDefault="00007E5E" w:rsidP="00407563">
      <w:pPr>
        <w:spacing w:line="480" w:lineRule="auto"/>
      </w:pPr>
    </w:p>
    <w:p w14:paraId="5351EFE7" w14:textId="5BC06F22" w:rsidR="00F66EA9" w:rsidRDefault="00F66EA9" w:rsidP="00407563">
      <w:pPr>
        <w:spacing w:line="480" w:lineRule="auto"/>
      </w:pPr>
    </w:p>
    <w:p w14:paraId="7B890A02" w14:textId="77777777" w:rsidR="00F66EA9" w:rsidRPr="00A156A8" w:rsidRDefault="00F66EA9" w:rsidP="0051592C"/>
    <w:sectPr w:rsidR="00F66EA9" w:rsidRPr="00A156A8" w:rsidSect="00D539FB">
      <w:headerReference w:type="default"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Wood" w:date="2021-04-29T08:46:00Z" w:initials="JW">
    <w:p w14:paraId="76762BB9" w14:textId="483DE5E1" w:rsidR="00450E49" w:rsidRDefault="00450E49">
      <w:pPr>
        <w:pStyle w:val="CommentText"/>
      </w:pPr>
      <w:r>
        <w:rPr>
          <w:rStyle w:val="CommentReference"/>
        </w:rPr>
        <w:annotationRef/>
      </w:r>
      <w:r>
        <w:t xml:space="preserve">Think it might be nice to do a visual abstract? </w:t>
      </w:r>
    </w:p>
  </w:comment>
  <w:comment w:id="1" w:author="Jonathan Wood" w:date="2021-04-29T09:04:00Z" w:initials="JW">
    <w:p w14:paraId="6DD97F03" w14:textId="7A3A003B" w:rsidR="00450E49" w:rsidRDefault="00450E49">
      <w:pPr>
        <w:pStyle w:val="CommentText"/>
      </w:pPr>
      <w:r>
        <w:rPr>
          <w:rStyle w:val="CommentReference"/>
        </w:rPr>
        <w:annotationRef/>
      </w:r>
      <w:r>
        <w:t xml:space="preserve">I think this might confuse people </w:t>
      </w:r>
    </w:p>
  </w:comment>
  <w:comment w:id="38" w:author="Jonathan Wood" w:date="2021-03-16T13:01:00Z" w:initials="JW">
    <w:p w14:paraId="532E72C8" w14:textId="12A1DAD4" w:rsidR="00450E49" w:rsidRDefault="00450E49">
      <w:pPr>
        <w:pStyle w:val="CommentText"/>
      </w:pPr>
      <w:r>
        <w:rPr>
          <w:rStyle w:val="CommentReference"/>
        </w:rPr>
        <w:annotationRef/>
      </w:r>
      <w:r>
        <w:t xml:space="preserve">First minor change to justify. </w:t>
      </w:r>
    </w:p>
  </w:comment>
  <w:comment w:id="44" w:author="Jonathan Wood" w:date="2021-03-22T14:15:00Z" w:initials="JW">
    <w:p w14:paraId="5CA5AAE4" w14:textId="04D87539" w:rsidR="00450E49" w:rsidRDefault="00450E49">
      <w:pPr>
        <w:pStyle w:val="CommentText"/>
      </w:pPr>
      <w:r>
        <w:rPr>
          <w:rStyle w:val="CommentReference"/>
        </w:rPr>
        <w:annotationRef/>
      </w:r>
      <w:r>
        <w:rPr>
          <w:rStyle w:val="CommentReference"/>
        </w:rPr>
        <w:t xml:space="preserve">Second change to explain </w:t>
      </w:r>
    </w:p>
  </w:comment>
  <w:comment w:id="60" w:author="Jonathan Wood" w:date="2021-04-29T11:27:00Z" w:initials="JW">
    <w:p w14:paraId="351EC1D7" w14:textId="262DCD9E" w:rsidR="00450E49" w:rsidRDefault="00450E49">
      <w:pPr>
        <w:pStyle w:val="CommentText"/>
      </w:pPr>
      <w:r>
        <w:rPr>
          <w:rStyle w:val="CommentReference"/>
        </w:rPr>
        <w:annotationRef/>
      </w:r>
      <w:r>
        <w:t xml:space="preserve">Is this paragraph redundant? </w:t>
      </w:r>
    </w:p>
  </w:comment>
  <w:comment w:id="70" w:author="Jonathan Wood" w:date="2021-03-26T13:33:00Z" w:initials="JW">
    <w:p w14:paraId="528F9946" w14:textId="3F36BBB9" w:rsidR="00450E49" w:rsidRDefault="00450E49">
      <w:pPr>
        <w:pStyle w:val="CommentText"/>
      </w:pPr>
      <w:r>
        <w:rPr>
          <w:rStyle w:val="CommentReference"/>
        </w:rPr>
        <w:annotationRef/>
      </w:r>
      <w:r>
        <w:t xml:space="preserve">Here is another change – error of judgement </w:t>
      </w:r>
    </w:p>
  </w:comment>
  <w:comment w:id="98" w:author="Jonathan Wood" w:date="2021-04-27T16:29:00Z" w:initials="JW">
    <w:p w14:paraId="535FDF4A" w14:textId="4DFD83FC" w:rsidR="00450E49" w:rsidRDefault="00450E49">
      <w:pPr>
        <w:pStyle w:val="CommentText"/>
      </w:pPr>
      <w:r>
        <w:rPr>
          <w:rStyle w:val="CommentReference"/>
        </w:rPr>
        <w:annotationRef/>
      </w:r>
      <w:r>
        <w:t>When I multiply by 3 for Bonferroni the p value is &gt;1)</w:t>
      </w:r>
    </w:p>
  </w:comment>
  <w:comment w:id="99" w:author="Jonathan Wood" w:date="2021-04-29T09:20:00Z" w:initials="JW">
    <w:p w14:paraId="2E602CC7" w14:textId="77777777" w:rsidR="00450E49" w:rsidRDefault="00450E49" w:rsidP="000D2B2C">
      <w:pPr>
        <w:pStyle w:val="NormalWeb"/>
        <w:shd w:val="clear" w:color="auto" w:fill="FFFFFF"/>
        <w:spacing w:before="0" w:beforeAutospacing="0" w:after="225" w:afterAutospacing="0"/>
        <w:textAlignment w:val="baseline"/>
        <w:rPr>
          <w:rFonts w:ascii="Helvetica" w:hAnsi="Helvetica"/>
          <w:color w:val="000000"/>
          <w:sz w:val="21"/>
          <w:szCs w:val="21"/>
        </w:rPr>
      </w:pPr>
      <w:r>
        <w:rPr>
          <w:rStyle w:val="CommentReference"/>
        </w:rPr>
        <w:annotationRef/>
      </w:r>
      <w:r>
        <w:rPr>
          <w:rFonts w:ascii="Helvetica" w:hAnsi="Helvetica"/>
          <w:color w:val="000000"/>
          <w:sz w:val="21"/>
          <w:szCs w:val="21"/>
        </w:rPr>
        <w:t>The discussion section should include a brief statement of the principal findings, a discussion of the validity of the observations, a discussion of the findings in light of other published work dealing with the same or closely related subjects, and a statement of the possible significance of the work. Extensive discussion of the literature is discouraged. If applicable, the discussion should include a rationale for using only one sex (male or female).</w:t>
      </w:r>
    </w:p>
    <w:p w14:paraId="3AA29746" w14:textId="77777777" w:rsidR="00450E49" w:rsidRDefault="00450E49" w:rsidP="000D2B2C">
      <w:pPr>
        <w:pStyle w:val="NormalWeb"/>
        <w:shd w:val="clear" w:color="auto" w:fill="FFFFFF"/>
        <w:spacing w:before="0" w:beforeAutospacing="0" w:after="225" w:afterAutospacing="0"/>
        <w:textAlignment w:val="baseline"/>
        <w:rPr>
          <w:rFonts w:ascii="Helvetica" w:hAnsi="Helvetica"/>
          <w:color w:val="000000"/>
          <w:sz w:val="21"/>
          <w:szCs w:val="21"/>
        </w:rPr>
      </w:pPr>
      <w:r>
        <w:rPr>
          <w:rFonts w:ascii="Helvetica" w:hAnsi="Helvetica"/>
          <w:color w:val="000000"/>
          <w:sz w:val="21"/>
          <w:szCs w:val="21"/>
        </w:rPr>
        <w:t>In research articles, the Discussion section is limited to 3000 words including citations. In Open Source Tools and Methods, the Discussion section is limited to 1000 words including citations.</w:t>
      </w:r>
    </w:p>
    <w:p w14:paraId="48AF706F" w14:textId="0A922F20" w:rsidR="00450E49" w:rsidRDefault="00450E4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762BB9" w15:done="0"/>
  <w15:commentEx w15:paraId="6DD97F03" w15:done="0"/>
  <w15:commentEx w15:paraId="532E72C8" w15:done="0"/>
  <w15:commentEx w15:paraId="5CA5AAE4" w15:done="0"/>
  <w15:commentEx w15:paraId="351EC1D7" w15:done="0"/>
  <w15:commentEx w15:paraId="528F9946" w15:done="0"/>
  <w15:commentEx w15:paraId="535FDF4A" w15:done="0"/>
  <w15:commentEx w15:paraId="48AF70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4F0CB" w16cex:dateUtc="2021-04-29T12:46:00Z"/>
  <w16cex:commentExtensible w16cex:durableId="2434F536" w16cex:dateUtc="2021-04-29T13:04:00Z"/>
  <w16cex:commentExtensible w16cex:durableId="23FB2AB4" w16cex:dateUtc="2021-03-16T17:01:00Z"/>
  <w16cex:commentExtensible w16cex:durableId="240324E9" w16cex:dateUtc="2021-03-22T18:15:00Z"/>
  <w16cex:commentExtensible w16cex:durableId="243516B6" w16cex:dateUtc="2021-04-29T15:27:00Z"/>
  <w16cex:commentExtensible w16cex:durableId="24086140" w16cex:dateUtc="2021-03-26T17:33:00Z"/>
  <w16cex:commentExtensible w16cex:durableId="2432BA68" w16cex:dateUtc="2021-04-27T20:29:00Z"/>
  <w16cex:commentExtensible w16cex:durableId="2434F8DA" w16cex:dateUtc="2021-04-29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762BB9" w16cid:durableId="2434F0CB"/>
  <w16cid:commentId w16cid:paraId="6DD97F03" w16cid:durableId="2434F536"/>
  <w16cid:commentId w16cid:paraId="532E72C8" w16cid:durableId="23FB2AB4"/>
  <w16cid:commentId w16cid:paraId="5CA5AAE4" w16cid:durableId="240324E9"/>
  <w16cid:commentId w16cid:paraId="351EC1D7" w16cid:durableId="243516B6"/>
  <w16cid:commentId w16cid:paraId="528F9946" w16cid:durableId="24086140"/>
  <w16cid:commentId w16cid:paraId="535FDF4A" w16cid:durableId="2432BA68"/>
  <w16cid:commentId w16cid:paraId="48AF706F" w16cid:durableId="2434F8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B6519" w14:textId="77777777" w:rsidR="0010586E" w:rsidRDefault="0010586E" w:rsidP="00930253">
      <w:r>
        <w:separator/>
      </w:r>
    </w:p>
  </w:endnote>
  <w:endnote w:type="continuationSeparator" w:id="0">
    <w:p w14:paraId="164C8F5F" w14:textId="77777777" w:rsidR="0010586E" w:rsidRDefault="0010586E" w:rsidP="00930253">
      <w:r>
        <w:continuationSeparator/>
      </w:r>
    </w:p>
  </w:endnote>
  <w:endnote w:type="continuationNotice" w:id="1">
    <w:p w14:paraId="2B757D79" w14:textId="77777777" w:rsidR="0010586E" w:rsidRDefault="001058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5243311"/>
      <w:docPartObj>
        <w:docPartGallery w:val="Page Numbers (Bottom of Page)"/>
        <w:docPartUnique/>
      </w:docPartObj>
    </w:sdtPr>
    <w:sdtEndPr>
      <w:rPr>
        <w:noProof/>
      </w:rPr>
    </w:sdtEndPr>
    <w:sdtContent>
      <w:p w14:paraId="3CF55E19" w14:textId="0C19324E" w:rsidR="00450E49" w:rsidRDefault="00450E4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50E49" w:rsidRDefault="00450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E18CE" w14:textId="77777777" w:rsidR="0010586E" w:rsidRDefault="0010586E" w:rsidP="00930253">
      <w:r>
        <w:separator/>
      </w:r>
    </w:p>
  </w:footnote>
  <w:footnote w:type="continuationSeparator" w:id="0">
    <w:p w14:paraId="4EC039B3" w14:textId="77777777" w:rsidR="0010586E" w:rsidRDefault="0010586E" w:rsidP="00930253">
      <w:r>
        <w:continuationSeparator/>
      </w:r>
    </w:p>
  </w:footnote>
  <w:footnote w:type="continuationNotice" w:id="1">
    <w:p w14:paraId="205E07A0" w14:textId="77777777" w:rsidR="0010586E" w:rsidRDefault="0010586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112FD6" w14:textId="77777777" w:rsidR="00450E49" w:rsidRDefault="00450E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1A3846"/>
    <w:multiLevelType w:val="hybridMultilevel"/>
    <w:tmpl w:val="F510F2C8"/>
    <w:lvl w:ilvl="0" w:tplc="0409000F">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10"/>
  </w:num>
  <w:num w:numId="6">
    <w:abstractNumId w:val="4"/>
  </w:num>
  <w:num w:numId="7">
    <w:abstractNumId w:val="8"/>
  </w:num>
  <w:num w:numId="8">
    <w:abstractNumId w:val="5"/>
  </w:num>
  <w:num w:numId="9">
    <w:abstractNumId w:val="0"/>
  </w:num>
  <w:num w:numId="10">
    <w:abstractNumId w:val="9"/>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0639"/>
    <w:rsid w:val="000010D0"/>
    <w:rsid w:val="00002520"/>
    <w:rsid w:val="00004040"/>
    <w:rsid w:val="00007E5E"/>
    <w:rsid w:val="00013615"/>
    <w:rsid w:val="000213D4"/>
    <w:rsid w:val="00022D83"/>
    <w:rsid w:val="00031559"/>
    <w:rsid w:val="00031CA2"/>
    <w:rsid w:val="00031FDE"/>
    <w:rsid w:val="000322D0"/>
    <w:rsid w:val="00034C66"/>
    <w:rsid w:val="00036041"/>
    <w:rsid w:val="00036EAB"/>
    <w:rsid w:val="000376D7"/>
    <w:rsid w:val="00040512"/>
    <w:rsid w:val="000425AC"/>
    <w:rsid w:val="000434DC"/>
    <w:rsid w:val="000439AD"/>
    <w:rsid w:val="00043A1A"/>
    <w:rsid w:val="0004441C"/>
    <w:rsid w:val="00044A7B"/>
    <w:rsid w:val="00044CCE"/>
    <w:rsid w:val="000456EC"/>
    <w:rsid w:val="00045B2C"/>
    <w:rsid w:val="00046641"/>
    <w:rsid w:val="00047828"/>
    <w:rsid w:val="00052DDC"/>
    <w:rsid w:val="0005313B"/>
    <w:rsid w:val="000603CE"/>
    <w:rsid w:val="00063A05"/>
    <w:rsid w:val="00064175"/>
    <w:rsid w:val="00064321"/>
    <w:rsid w:val="000652AF"/>
    <w:rsid w:val="000710A3"/>
    <w:rsid w:val="00074632"/>
    <w:rsid w:val="00074E0C"/>
    <w:rsid w:val="00075FD5"/>
    <w:rsid w:val="0007610C"/>
    <w:rsid w:val="0008084B"/>
    <w:rsid w:val="00082C6F"/>
    <w:rsid w:val="00083D2C"/>
    <w:rsid w:val="000866CB"/>
    <w:rsid w:val="000903CB"/>
    <w:rsid w:val="00091A50"/>
    <w:rsid w:val="000932B3"/>
    <w:rsid w:val="000A0A14"/>
    <w:rsid w:val="000A1246"/>
    <w:rsid w:val="000A3677"/>
    <w:rsid w:val="000A746F"/>
    <w:rsid w:val="000A7593"/>
    <w:rsid w:val="000B101F"/>
    <w:rsid w:val="000B38A2"/>
    <w:rsid w:val="000B55EA"/>
    <w:rsid w:val="000B5BB3"/>
    <w:rsid w:val="000B6815"/>
    <w:rsid w:val="000B6FC3"/>
    <w:rsid w:val="000B747C"/>
    <w:rsid w:val="000C0E6A"/>
    <w:rsid w:val="000C1E7C"/>
    <w:rsid w:val="000C593F"/>
    <w:rsid w:val="000D2B2C"/>
    <w:rsid w:val="000D48D2"/>
    <w:rsid w:val="000D60A4"/>
    <w:rsid w:val="000D6A9D"/>
    <w:rsid w:val="000D7FAC"/>
    <w:rsid w:val="000E106F"/>
    <w:rsid w:val="000E211E"/>
    <w:rsid w:val="000E4428"/>
    <w:rsid w:val="000E5A2B"/>
    <w:rsid w:val="000E5D70"/>
    <w:rsid w:val="000E60C1"/>
    <w:rsid w:val="000E6BEB"/>
    <w:rsid w:val="000E7936"/>
    <w:rsid w:val="000F01CE"/>
    <w:rsid w:val="000F2CB7"/>
    <w:rsid w:val="00105698"/>
    <w:rsid w:val="0010586E"/>
    <w:rsid w:val="00106858"/>
    <w:rsid w:val="00107D42"/>
    <w:rsid w:val="00107F56"/>
    <w:rsid w:val="001141B0"/>
    <w:rsid w:val="001146C5"/>
    <w:rsid w:val="00115BEF"/>
    <w:rsid w:val="00117649"/>
    <w:rsid w:val="00117D80"/>
    <w:rsid w:val="00121810"/>
    <w:rsid w:val="0012359F"/>
    <w:rsid w:val="00123FC6"/>
    <w:rsid w:val="001240C7"/>
    <w:rsid w:val="0012444E"/>
    <w:rsid w:val="0013077F"/>
    <w:rsid w:val="00131BD7"/>
    <w:rsid w:val="001335F2"/>
    <w:rsid w:val="001362CB"/>
    <w:rsid w:val="00137580"/>
    <w:rsid w:val="00143A46"/>
    <w:rsid w:val="0014408B"/>
    <w:rsid w:val="0014442A"/>
    <w:rsid w:val="00144B6B"/>
    <w:rsid w:val="00144E2C"/>
    <w:rsid w:val="00145031"/>
    <w:rsid w:val="00146199"/>
    <w:rsid w:val="00146D64"/>
    <w:rsid w:val="00147107"/>
    <w:rsid w:val="00152AE6"/>
    <w:rsid w:val="00153D6E"/>
    <w:rsid w:val="001560B3"/>
    <w:rsid w:val="00157354"/>
    <w:rsid w:val="001579D6"/>
    <w:rsid w:val="00160E22"/>
    <w:rsid w:val="00161EF8"/>
    <w:rsid w:val="00162E0F"/>
    <w:rsid w:val="0016363B"/>
    <w:rsid w:val="001645A1"/>
    <w:rsid w:val="0017005F"/>
    <w:rsid w:val="00171ADF"/>
    <w:rsid w:val="00172C5B"/>
    <w:rsid w:val="00173209"/>
    <w:rsid w:val="0017543D"/>
    <w:rsid w:val="00176087"/>
    <w:rsid w:val="00180C7A"/>
    <w:rsid w:val="00181A41"/>
    <w:rsid w:val="001904D1"/>
    <w:rsid w:val="0019068A"/>
    <w:rsid w:val="001915A5"/>
    <w:rsid w:val="00191681"/>
    <w:rsid w:val="001916D8"/>
    <w:rsid w:val="001930BE"/>
    <w:rsid w:val="001934A3"/>
    <w:rsid w:val="00194326"/>
    <w:rsid w:val="001962AD"/>
    <w:rsid w:val="001A1E72"/>
    <w:rsid w:val="001A5E58"/>
    <w:rsid w:val="001A7977"/>
    <w:rsid w:val="001B3F33"/>
    <w:rsid w:val="001B5FD4"/>
    <w:rsid w:val="001C1DFC"/>
    <w:rsid w:val="001C2356"/>
    <w:rsid w:val="001C297A"/>
    <w:rsid w:val="001C484F"/>
    <w:rsid w:val="001C68E4"/>
    <w:rsid w:val="001C7AA5"/>
    <w:rsid w:val="001D3098"/>
    <w:rsid w:val="001D563C"/>
    <w:rsid w:val="001D6DBE"/>
    <w:rsid w:val="001D7E75"/>
    <w:rsid w:val="001E0BF9"/>
    <w:rsid w:val="001E4289"/>
    <w:rsid w:val="001E49F4"/>
    <w:rsid w:val="001E569A"/>
    <w:rsid w:val="001E5F6E"/>
    <w:rsid w:val="001E6C9B"/>
    <w:rsid w:val="001F436A"/>
    <w:rsid w:val="001F4926"/>
    <w:rsid w:val="001F4AA6"/>
    <w:rsid w:val="001F5158"/>
    <w:rsid w:val="001F7857"/>
    <w:rsid w:val="002039BA"/>
    <w:rsid w:val="002040CC"/>
    <w:rsid w:val="002042D8"/>
    <w:rsid w:val="00205388"/>
    <w:rsid w:val="00205D95"/>
    <w:rsid w:val="002068BD"/>
    <w:rsid w:val="00210EAD"/>
    <w:rsid w:val="0021405A"/>
    <w:rsid w:val="00217631"/>
    <w:rsid w:val="002207EF"/>
    <w:rsid w:val="00220B35"/>
    <w:rsid w:val="00222CF8"/>
    <w:rsid w:val="002235D5"/>
    <w:rsid w:val="002236FB"/>
    <w:rsid w:val="0022409E"/>
    <w:rsid w:val="002242C8"/>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5574C"/>
    <w:rsid w:val="00271E29"/>
    <w:rsid w:val="0027304B"/>
    <w:rsid w:val="00274EFC"/>
    <w:rsid w:val="00275AEF"/>
    <w:rsid w:val="00275BEC"/>
    <w:rsid w:val="00275E07"/>
    <w:rsid w:val="002807A6"/>
    <w:rsid w:val="00280952"/>
    <w:rsid w:val="0028136C"/>
    <w:rsid w:val="00282F5A"/>
    <w:rsid w:val="002835F8"/>
    <w:rsid w:val="00284743"/>
    <w:rsid w:val="002867D9"/>
    <w:rsid w:val="00286FFC"/>
    <w:rsid w:val="00287E5A"/>
    <w:rsid w:val="00291398"/>
    <w:rsid w:val="00297946"/>
    <w:rsid w:val="002A1729"/>
    <w:rsid w:val="002A1C0E"/>
    <w:rsid w:val="002A2521"/>
    <w:rsid w:val="002A3685"/>
    <w:rsid w:val="002A4793"/>
    <w:rsid w:val="002A4F33"/>
    <w:rsid w:val="002B3051"/>
    <w:rsid w:val="002B3507"/>
    <w:rsid w:val="002B4E33"/>
    <w:rsid w:val="002B5059"/>
    <w:rsid w:val="002B60A5"/>
    <w:rsid w:val="002B615A"/>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0B5F"/>
    <w:rsid w:val="002F335D"/>
    <w:rsid w:val="002F35F8"/>
    <w:rsid w:val="002F602E"/>
    <w:rsid w:val="002F62FF"/>
    <w:rsid w:val="002F761F"/>
    <w:rsid w:val="003012AC"/>
    <w:rsid w:val="00301565"/>
    <w:rsid w:val="003017B8"/>
    <w:rsid w:val="00305607"/>
    <w:rsid w:val="00305B8C"/>
    <w:rsid w:val="00306627"/>
    <w:rsid w:val="00317D24"/>
    <w:rsid w:val="00320E7B"/>
    <w:rsid w:val="00321787"/>
    <w:rsid w:val="00321DC5"/>
    <w:rsid w:val="00324208"/>
    <w:rsid w:val="00325778"/>
    <w:rsid w:val="003306F0"/>
    <w:rsid w:val="00332CA8"/>
    <w:rsid w:val="003363A7"/>
    <w:rsid w:val="0033705B"/>
    <w:rsid w:val="003427A8"/>
    <w:rsid w:val="00342E52"/>
    <w:rsid w:val="00343632"/>
    <w:rsid w:val="00345474"/>
    <w:rsid w:val="00345A0C"/>
    <w:rsid w:val="00345CB5"/>
    <w:rsid w:val="003468A7"/>
    <w:rsid w:val="0034691E"/>
    <w:rsid w:val="003476BF"/>
    <w:rsid w:val="00347967"/>
    <w:rsid w:val="003522E6"/>
    <w:rsid w:val="00352405"/>
    <w:rsid w:val="00354810"/>
    <w:rsid w:val="00354EC3"/>
    <w:rsid w:val="00355A17"/>
    <w:rsid w:val="00356D96"/>
    <w:rsid w:val="003600BA"/>
    <w:rsid w:val="00361D13"/>
    <w:rsid w:val="00362381"/>
    <w:rsid w:val="00363628"/>
    <w:rsid w:val="003641D5"/>
    <w:rsid w:val="0036544F"/>
    <w:rsid w:val="003665D7"/>
    <w:rsid w:val="00367D15"/>
    <w:rsid w:val="00372399"/>
    <w:rsid w:val="00372996"/>
    <w:rsid w:val="00374215"/>
    <w:rsid w:val="00381226"/>
    <w:rsid w:val="003837ED"/>
    <w:rsid w:val="0038677C"/>
    <w:rsid w:val="003868B7"/>
    <w:rsid w:val="00386BCE"/>
    <w:rsid w:val="00390B43"/>
    <w:rsid w:val="00392610"/>
    <w:rsid w:val="00392CC4"/>
    <w:rsid w:val="003946CD"/>
    <w:rsid w:val="003960F3"/>
    <w:rsid w:val="00396E85"/>
    <w:rsid w:val="003A23F3"/>
    <w:rsid w:val="003A25F9"/>
    <w:rsid w:val="003A4641"/>
    <w:rsid w:val="003A5475"/>
    <w:rsid w:val="003A662D"/>
    <w:rsid w:val="003B02A8"/>
    <w:rsid w:val="003B09A4"/>
    <w:rsid w:val="003B0DF4"/>
    <w:rsid w:val="003B14BD"/>
    <w:rsid w:val="003B2645"/>
    <w:rsid w:val="003B5806"/>
    <w:rsid w:val="003B7452"/>
    <w:rsid w:val="003C0597"/>
    <w:rsid w:val="003C2EDF"/>
    <w:rsid w:val="003C38B7"/>
    <w:rsid w:val="003C4546"/>
    <w:rsid w:val="003C4B46"/>
    <w:rsid w:val="003C6660"/>
    <w:rsid w:val="003D0D56"/>
    <w:rsid w:val="003D37BC"/>
    <w:rsid w:val="003D6311"/>
    <w:rsid w:val="003E11D6"/>
    <w:rsid w:val="003E122A"/>
    <w:rsid w:val="003E619F"/>
    <w:rsid w:val="003E6A01"/>
    <w:rsid w:val="003E6C32"/>
    <w:rsid w:val="003F02BB"/>
    <w:rsid w:val="003F6E97"/>
    <w:rsid w:val="00400238"/>
    <w:rsid w:val="00400746"/>
    <w:rsid w:val="00402E4B"/>
    <w:rsid w:val="00403D28"/>
    <w:rsid w:val="00407563"/>
    <w:rsid w:val="004144B8"/>
    <w:rsid w:val="00414CFC"/>
    <w:rsid w:val="00417191"/>
    <w:rsid w:val="004216BF"/>
    <w:rsid w:val="00434022"/>
    <w:rsid w:val="00434096"/>
    <w:rsid w:val="00434D81"/>
    <w:rsid w:val="00435560"/>
    <w:rsid w:val="004357CE"/>
    <w:rsid w:val="00436DB9"/>
    <w:rsid w:val="00441CE5"/>
    <w:rsid w:val="00443129"/>
    <w:rsid w:val="00443F01"/>
    <w:rsid w:val="00444FF7"/>
    <w:rsid w:val="0044578A"/>
    <w:rsid w:val="00450E49"/>
    <w:rsid w:val="004525AD"/>
    <w:rsid w:val="00452BAB"/>
    <w:rsid w:val="00453885"/>
    <w:rsid w:val="00453FA2"/>
    <w:rsid w:val="004554D1"/>
    <w:rsid w:val="004613D4"/>
    <w:rsid w:val="00461857"/>
    <w:rsid w:val="00462330"/>
    <w:rsid w:val="0046248A"/>
    <w:rsid w:val="0046371B"/>
    <w:rsid w:val="004655B4"/>
    <w:rsid w:val="00465960"/>
    <w:rsid w:val="0047343F"/>
    <w:rsid w:val="004748A5"/>
    <w:rsid w:val="00474EE8"/>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4A2"/>
    <w:rsid w:val="004B386D"/>
    <w:rsid w:val="004B419E"/>
    <w:rsid w:val="004B5A83"/>
    <w:rsid w:val="004B6DF6"/>
    <w:rsid w:val="004C64A2"/>
    <w:rsid w:val="004C68CF"/>
    <w:rsid w:val="004C78C5"/>
    <w:rsid w:val="004D083B"/>
    <w:rsid w:val="004D1F90"/>
    <w:rsid w:val="004D64EF"/>
    <w:rsid w:val="004D6E15"/>
    <w:rsid w:val="004D719A"/>
    <w:rsid w:val="004E72D2"/>
    <w:rsid w:val="004F71C8"/>
    <w:rsid w:val="00500B94"/>
    <w:rsid w:val="005075D9"/>
    <w:rsid w:val="00507EA2"/>
    <w:rsid w:val="00507F44"/>
    <w:rsid w:val="00510D5B"/>
    <w:rsid w:val="00511C1D"/>
    <w:rsid w:val="0051592C"/>
    <w:rsid w:val="00516EAA"/>
    <w:rsid w:val="0052129A"/>
    <w:rsid w:val="0052131D"/>
    <w:rsid w:val="005258B5"/>
    <w:rsid w:val="00526793"/>
    <w:rsid w:val="00531C04"/>
    <w:rsid w:val="00532461"/>
    <w:rsid w:val="00536EB2"/>
    <w:rsid w:val="0053792A"/>
    <w:rsid w:val="00540243"/>
    <w:rsid w:val="00542AE9"/>
    <w:rsid w:val="00545593"/>
    <w:rsid w:val="00550C7D"/>
    <w:rsid w:val="0055226A"/>
    <w:rsid w:val="005527CB"/>
    <w:rsid w:val="00552947"/>
    <w:rsid w:val="00552CF1"/>
    <w:rsid w:val="0055455E"/>
    <w:rsid w:val="005568E3"/>
    <w:rsid w:val="00560EF2"/>
    <w:rsid w:val="005618E6"/>
    <w:rsid w:val="00561F7A"/>
    <w:rsid w:val="005624A6"/>
    <w:rsid w:val="00562F80"/>
    <w:rsid w:val="0056464A"/>
    <w:rsid w:val="00565ACF"/>
    <w:rsid w:val="00570AA5"/>
    <w:rsid w:val="005735ED"/>
    <w:rsid w:val="00577EAD"/>
    <w:rsid w:val="00581540"/>
    <w:rsid w:val="00582034"/>
    <w:rsid w:val="00582F78"/>
    <w:rsid w:val="0058437F"/>
    <w:rsid w:val="00584F62"/>
    <w:rsid w:val="005857FD"/>
    <w:rsid w:val="00586DF0"/>
    <w:rsid w:val="0059003C"/>
    <w:rsid w:val="00590D39"/>
    <w:rsid w:val="00591DC0"/>
    <w:rsid w:val="00591F30"/>
    <w:rsid w:val="00593788"/>
    <w:rsid w:val="005950CF"/>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B7B30"/>
    <w:rsid w:val="005C0A9A"/>
    <w:rsid w:val="005C22A4"/>
    <w:rsid w:val="005C3D85"/>
    <w:rsid w:val="005C5254"/>
    <w:rsid w:val="005C7E0E"/>
    <w:rsid w:val="005D228E"/>
    <w:rsid w:val="005D52F5"/>
    <w:rsid w:val="005D6D5A"/>
    <w:rsid w:val="005D7B1F"/>
    <w:rsid w:val="005E012E"/>
    <w:rsid w:val="005E19F4"/>
    <w:rsid w:val="005E1D22"/>
    <w:rsid w:val="005E5895"/>
    <w:rsid w:val="005E59D8"/>
    <w:rsid w:val="005E6AD6"/>
    <w:rsid w:val="005E73A3"/>
    <w:rsid w:val="005E78A8"/>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463F"/>
    <w:rsid w:val="00627E80"/>
    <w:rsid w:val="006306AE"/>
    <w:rsid w:val="00630D8A"/>
    <w:rsid w:val="00631F06"/>
    <w:rsid w:val="00633EEF"/>
    <w:rsid w:val="0064063E"/>
    <w:rsid w:val="00640F27"/>
    <w:rsid w:val="006423C7"/>
    <w:rsid w:val="00643875"/>
    <w:rsid w:val="00643B55"/>
    <w:rsid w:val="00647E38"/>
    <w:rsid w:val="00652204"/>
    <w:rsid w:val="006522EE"/>
    <w:rsid w:val="00652C22"/>
    <w:rsid w:val="00653ED2"/>
    <w:rsid w:val="00657265"/>
    <w:rsid w:val="006575D6"/>
    <w:rsid w:val="00657732"/>
    <w:rsid w:val="00657B70"/>
    <w:rsid w:val="00660645"/>
    <w:rsid w:val="006606EE"/>
    <w:rsid w:val="006619CC"/>
    <w:rsid w:val="00665CC1"/>
    <w:rsid w:val="00673506"/>
    <w:rsid w:val="00675687"/>
    <w:rsid w:val="006770BA"/>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C7E02"/>
    <w:rsid w:val="006D23D6"/>
    <w:rsid w:val="006D3860"/>
    <w:rsid w:val="006D5034"/>
    <w:rsid w:val="006D67BD"/>
    <w:rsid w:val="006D7AA6"/>
    <w:rsid w:val="006E30BF"/>
    <w:rsid w:val="006E6702"/>
    <w:rsid w:val="006E6ED6"/>
    <w:rsid w:val="006E796D"/>
    <w:rsid w:val="006F0DE3"/>
    <w:rsid w:val="006F3BE8"/>
    <w:rsid w:val="006F3C22"/>
    <w:rsid w:val="006F42B6"/>
    <w:rsid w:val="006F55AA"/>
    <w:rsid w:val="006F70EA"/>
    <w:rsid w:val="00703296"/>
    <w:rsid w:val="00706A46"/>
    <w:rsid w:val="007072CE"/>
    <w:rsid w:val="00707326"/>
    <w:rsid w:val="00707355"/>
    <w:rsid w:val="007078B4"/>
    <w:rsid w:val="00707D77"/>
    <w:rsid w:val="00713B83"/>
    <w:rsid w:val="00714630"/>
    <w:rsid w:val="00714DBB"/>
    <w:rsid w:val="00717632"/>
    <w:rsid w:val="00717692"/>
    <w:rsid w:val="0072071D"/>
    <w:rsid w:val="007221A5"/>
    <w:rsid w:val="00722DC7"/>
    <w:rsid w:val="0072503A"/>
    <w:rsid w:val="00735C46"/>
    <w:rsid w:val="007364F1"/>
    <w:rsid w:val="007376E8"/>
    <w:rsid w:val="00737D92"/>
    <w:rsid w:val="00750A29"/>
    <w:rsid w:val="00752118"/>
    <w:rsid w:val="00754246"/>
    <w:rsid w:val="007549C8"/>
    <w:rsid w:val="00754EF4"/>
    <w:rsid w:val="007562D9"/>
    <w:rsid w:val="00756B1B"/>
    <w:rsid w:val="00757D6B"/>
    <w:rsid w:val="00762ECE"/>
    <w:rsid w:val="0076375E"/>
    <w:rsid w:val="007637CC"/>
    <w:rsid w:val="00764145"/>
    <w:rsid w:val="00764D3A"/>
    <w:rsid w:val="00767FB7"/>
    <w:rsid w:val="00770AD0"/>
    <w:rsid w:val="007719EF"/>
    <w:rsid w:val="00774B98"/>
    <w:rsid w:val="00774C81"/>
    <w:rsid w:val="00776651"/>
    <w:rsid w:val="00780BAD"/>
    <w:rsid w:val="007822D4"/>
    <w:rsid w:val="007861BE"/>
    <w:rsid w:val="00787A66"/>
    <w:rsid w:val="00791028"/>
    <w:rsid w:val="00791B3D"/>
    <w:rsid w:val="00793B97"/>
    <w:rsid w:val="00794216"/>
    <w:rsid w:val="007A0AD4"/>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37A"/>
    <w:rsid w:val="007D087E"/>
    <w:rsid w:val="007D30A9"/>
    <w:rsid w:val="007D37C4"/>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4927"/>
    <w:rsid w:val="007F59E5"/>
    <w:rsid w:val="00800585"/>
    <w:rsid w:val="0080062B"/>
    <w:rsid w:val="008046D6"/>
    <w:rsid w:val="00812DE8"/>
    <w:rsid w:val="008147A1"/>
    <w:rsid w:val="00820F8C"/>
    <w:rsid w:val="00821264"/>
    <w:rsid w:val="00821B02"/>
    <w:rsid w:val="00830033"/>
    <w:rsid w:val="00833FB3"/>
    <w:rsid w:val="00840153"/>
    <w:rsid w:val="0084357F"/>
    <w:rsid w:val="00845358"/>
    <w:rsid w:val="008478F8"/>
    <w:rsid w:val="0085029E"/>
    <w:rsid w:val="00853000"/>
    <w:rsid w:val="00855272"/>
    <w:rsid w:val="00860256"/>
    <w:rsid w:val="0086160D"/>
    <w:rsid w:val="00861FB0"/>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84D33"/>
    <w:rsid w:val="00891306"/>
    <w:rsid w:val="00893E9C"/>
    <w:rsid w:val="00894FC9"/>
    <w:rsid w:val="00895680"/>
    <w:rsid w:val="008A098F"/>
    <w:rsid w:val="008A24EB"/>
    <w:rsid w:val="008A483C"/>
    <w:rsid w:val="008A49B1"/>
    <w:rsid w:val="008A4C94"/>
    <w:rsid w:val="008A555C"/>
    <w:rsid w:val="008A5A99"/>
    <w:rsid w:val="008A69FA"/>
    <w:rsid w:val="008B0D47"/>
    <w:rsid w:val="008B7413"/>
    <w:rsid w:val="008B7A09"/>
    <w:rsid w:val="008C10C2"/>
    <w:rsid w:val="008C19A1"/>
    <w:rsid w:val="008C212A"/>
    <w:rsid w:val="008C2A4E"/>
    <w:rsid w:val="008C2EFF"/>
    <w:rsid w:val="008C3460"/>
    <w:rsid w:val="008C424C"/>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0349"/>
    <w:rsid w:val="0093172C"/>
    <w:rsid w:val="0094433E"/>
    <w:rsid w:val="00944B02"/>
    <w:rsid w:val="00944D87"/>
    <w:rsid w:val="0094548B"/>
    <w:rsid w:val="009463CF"/>
    <w:rsid w:val="00946776"/>
    <w:rsid w:val="009467E9"/>
    <w:rsid w:val="00946F4E"/>
    <w:rsid w:val="009500C4"/>
    <w:rsid w:val="00956EFD"/>
    <w:rsid w:val="00957134"/>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0C9"/>
    <w:rsid w:val="00982B43"/>
    <w:rsid w:val="0098525F"/>
    <w:rsid w:val="009918D7"/>
    <w:rsid w:val="009931DC"/>
    <w:rsid w:val="0099386A"/>
    <w:rsid w:val="00993B05"/>
    <w:rsid w:val="009A0618"/>
    <w:rsid w:val="009A0ECC"/>
    <w:rsid w:val="009A2D50"/>
    <w:rsid w:val="009A3C6C"/>
    <w:rsid w:val="009A466D"/>
    <w:rsid w:val="009B00AF"/>
    <w:rsid w:val="009B3411"/>
    <w:rsid w:val="009B538C"/>
    <w:rsid w:val="009B7ED6"/>
    <w:rsid w:val="009B7EFA"/>
    <w:rsid w:val="009C279A"/>
    <w:rsid w:val="009D2251"/>
    <w:rsid w:val="009D3357"/>
    <w:rsid w:val="009D497D"/>
    <w:rsid w:val="009E5A8C"/>
    <w:rsid w:val="009E6BC7"/>
    <w:rsid w:val="009E7B65"/>
    <w:rsid w:val="009F0962"/>
    <w:rsid w:val="009F0E5F"/>
    <w:rsid w:val="009F3701"/>
    <w:rsid w:val="009F5254"/>
    <w:rsid w:val="009F599F"/>
    <w:rsid w:val="009F797D"/>
    <w:rsid w:val="00A018F9"/>
    <w:rsid w:val="00A03404"/>
    <w:rsid w:val="00A044FC"/>
    <w:rsid w:val="00A07F8B"/>
    <w:rsid w:val="00A107BD"/>
    <w:rsid w:val="00A13971"/>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05F"/>
    <w:rsid w:val="00A44BF7"/>
    <w:rsid w:val="00A451A6"/>
    <w:rsid w:val="00A45BD4"/>
    <w:rsid w:val="00A46808"/>
    <w:rsid w:val="00A46DC1"/>
    <w:rsid w:val="00A5066D"/>
    <w:rsid w:val="00A508A1"/>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1E7F"/>
    <w:rsid w:val="00AB327B"/>
    <w:rsid w:val="00AB462B"/>
    <w:rsid w:val="00AB7429"/>
    <w:rsid w:val="00AC16CD"/>
    <w:rsid w:val="00AC36D6"/>
    <w:rsid w:val="00AC4F49"/>
    <w:rsid w:val="00AC59AC"/>
    <w:rsid w:val="00AD128D"/>
    <w:rsid w:val="00AD12AB"/>
    <w:rsid w:val="00AD3EDA"/>
    <w:rsid w:val="00AD4FED"/>
    <w:rsid w:val="00AD5C60"/>
    <w:rsid w:val="00AD5FE0"/>
    <w:rsid w:val="00AD66E0"/>
    <w:rsid w:val="00AD6FB6"/>
    <w:rsid w:val="00AE291E"/>
    <w:rsid w:val="00AE3146"/>
    <w:rsid w:val="00AE3A87"/>
    <w:rsid w:val="00AE6755"/>
    <w:rsid w:val="00AF0D8D"/>
    <w:rsid w:val="00AF1B67"/>
    <w:rsid w:val="00AF215E"/>
    <w:rsid w:val="00AF5A84"/>
    <w:rsid w:val="00B0187B"/>
    <w:rsid w:val="00B01F6F"/>
    <w:rsid w:val="00B02209"/>
    <w:rsid w:val="00B02F0A"/>
    <w:rsid w:val="00B065C6"/>
    <w:rsid w:val="00B10724"/>
    <w:rsid w:val="00B10903"/>
    <w:rsid w:val="00B11B9D"/>
    <w:rsid w:val="00B14147"/>
    <w:rsid w:val="00B1448B"/>
    <w:rsid w:val="00B14A33"/>
    <w:rsid w:val="00B16285"/>
    <w:rsid w:val="00B17330"/>
    <w:rsid w:val="00B17B9A"/>
    <w:rsid w:val="00B229A8"/>
    <w:rsid w:val="00B22C54"/>
    <w:rsid w:val="00B2319E"/>
    <w:rsid w:val="00B245F7"/>
    <w:rsid w:val="00B26A5E"/>
    <w:rsid w:val="00B278C1"/>
    <w:rsid w:val="00B3138A"/>
    <w:rsid w:val="00B3186F"/>
    <w:rsid w:val="00B34D36"/>
    <w:rsid w:val="00B34F65"/>
    <w:rsid w:val="00B35F32"/>
    <w:rsid w:val="00B36A00"/>
    <w:rsid w:val="00B37452"/>
    <w:rsid w:val="00B42795"/>
    <w:rsid w:val="00B439F0"/>
    <w:rsid w:val="00B43F10"/>
    <w:rsid w:val="00B443CF"/>
    <w:rsid w:val="00B4463F"/>
    <w:rsid w:val="00B46221"/>
    <w:rsid w:val="00B46EAF"/>
    <w:rsid w:val="00B4701C"/>
    <w:rsid w:val="00B47B57"/>
    <w:rsid w:val="00B515F8"/>
    <w:rsid w:val="00B52FEA"/>
    <w:rsid w:val="00B5323C"/>
    <w:rsid w:val="00B53B9A"/>
    <w:rsid w:val="00B61A49"/>
    <w:rsid w:val="00B639EA"/>
    <w:rsid w:val="00B651EE"/>
    <w:rsid w:val="00B66A12"/>
    <w:rsid w:val="00B726F7"/>
    <w:rsid w:val="00B7311C"/>
    <w:rsid w:val="00B74AD1"/>
    <w:rsid w:val="00B7625D"/>
    <w:rsid w:val="00B80644"/>
    <w:rsid w:val="00B8195E"/>
    <w:rsid w:val="00B82BA1"/>
    <w:rsid w:val="00B83D65"/>
    <w:rsid w:val="00B85A88"/>
    <w:rsid w:val="00B85D96"/>
    <w:rsid w:val="00B8724E"/>
    <w:rsid w:val="00B879CC"/>
    <w:rsid w:val="00B90E23"/>
    <w:rsid w:val="00B91E53"/>
    <w:rsid w:val="00B94330"/>
    <w:rsid w:val="00B94688"/>
    <w:rsid w:val="00B94F95"/>
    <w:rsid w:val="00BA08EE"/>
    <w:rsid w:val="00BA6C10"/>
    <w:rsid w:val="00BA6FDD"/>
    <w:rsid w:val="00BB147C"/>
    <w:rsid w:val="00BB19E6"/>
    <w:rsid w:val="00BB6E69"/>
    <w:rsid w:val="00BB7CB8"/>
    <w:rsid w:val="00BC5A72"/>
    <w:rsid w:val="00BC5C51"/>
    <w:rsid w:val="00BC6CB6"/>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47E5"/>
    <w:rsid w:val="00C15142"/>
    <w:rsid w:val="00C15A28"/>
    <w:rsid w:val="00C20D44"/>
    <w:rsid w:val="00C21105"/>
    <w:rsid w:val="00C274B7"/>
    <w:rsid w:val="00C30FB9"/>
    <w:rsid w:val="00C31232"/>
    <w:rsid w:val="00C317B4"/>
    <w:rsid w:val="00C3241E"/>
    <w:rsid w:val="00C33497"/>
    <w:rsid w:val="00C3506A"/>
    <w:rsid w:val="00C443B2"/>
    <w:rsid w:val="00C50295"/>
    <w:rsid w:val="00C506EF"/>
    <w:rsid w:val="00C50A24"/>
    <w:rsid w:val="00C52039"/>
    <w:rsid w:val="00C538EF"/>
    <w:rsid w:val="00C55A94"/>
    <w:rsid w:val="00C56536"/>
    <w:rsid w:val="00C56791"/>
    <w:rsid w:val="00C62070"/>
    <w:rsid w:val="00C6328C"/>
    <w:rsid w:val="00C63C4F"/>
    <w:rsid w:val="00C64912"/>
    <w:rsid w:val="00C66CEF"/>
    <w:rsid w:val="00C66E3D"/>
    <w:rsid w:val="00C7174A"/>
    <w:rsid w:val="00C723C8"/>
    <w:rsid w:val="00C73409"/>
    <w:rsid w:val="00C74495"/>
    <w:rsid w:val="00C753F8"/>
    <w:rsid w:val="00C7571B"/>
    <w:rsid w:val="00C8433D"/>
    <w:rsid w:val="00C865B0"/>
    <w:rsid w:val="00C86629"/>
    <w:rsid w:val="00C870F4"/>
    <w:rsid w:val="00C8758E"/>
    <w:rsid w:val="00C901A9"/>
    <w:rsid w:val="00C90D86"/>
    <w:rsid w:val="00C941D4"/>
    <w:rsid w:val="00C948D9"/>
    <w:rsid w:val="00C95492"/>
    <w:rsid w:val="00CA15B0"/>
    <w:rsid w:val="00CA4A83"/>
    <w:rsid w:val="00CB1E0F"/>
    <w:rsid w:val="00CB3A32"/>
    <w:rsid w:val="00CB6674"/>
    <w:rsid w:val="00CB6B41"/>
    <w:rsid w:val="00CC31DB"/>
    <w:rsid w:val="00CC7B76"/>
    <w:rsid w:val="00CD2C00"/>
    <w:rsid w:val="00CD31DD"/>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182"/>
    <w:rsid w:val="00CF67D8"/>
    <w:rsid w:val="00CF6962"/>
    <w:rsid w:val="00CF772B"/>
    <w:rsid w:val="00CF7E9B"/>
    <w:rsid w:val="00D00BF3"/>
    <w:rsid w:val="00D00F31"/>
    <w:rsid w:val="00D01A10"/>
    <w:rsid w:val="00D0424D"/>
    <w:rsid w:val="00D05936"/>
    <w:rsid w:val="00D061A8"/>
    <w:rsid w:val="00D105F1"/>
    <w:rsid w:val="00D11B82"/>
    <w:rsid w:val="00D12592"/>
    <w:rsid w:val="00D13F91"/>
    <w:rsid w:val="00D15B84"/>
    <w:rsid w:val="00D15D73"/>
    <w:rsid w:val="00D17642"/>
    <w:rsid w:val="00D1798D"/>
    <w:rsid w:val="00D17F24"/>
    <w:rsid w:val="00D21E56"/>
    <w:rsid w:val="00D2206A"/>
    <w:rsid w:val="00D24F3C"/>
    <w:rsid w:val="00D25C51"/>
    <w:rsid w:val="00D30EFF"/>
    <w:rsid w:val="00D31135"/>
    <w:rsid w:val="00D31F5D"/>
    <w:rsid w:val="00D342A2"/>
    <w:rsid w:val="00D369DD"/>
    <w:rsid w:val="00D37063"/>
    <w:rsid w:val="00D37C40"/>
    <w:rsid w:val="00D4325C"/>
    <w:rsid w:val="00D43295"/>
    <w:rsid w:val="00D464DF"/>
    <w:rsid w:val="00D518D1"/>
    <w:rsid w:val="00D539FB"/>
    <w:rsid w:val="00D54974"/>
    <w:rsid w:val="00D554C0"/>
    <w:rsid w:val="00D572C9"/>
    <w:rsid w:val="00D611DC"/>
    <w:rsid w:val="00D63480"/>
    <w:rsid w:val="00D63B2C"/>
    <w:rsid w:val="00D67E04"/>
    <w:rsid w:val="00D70C81"/>
    <w:rsid w:val="00D72B44"/>
    <w:rsid w:val="00D73523"/>
    <w:rsid w:val="00D74095"/>
    <w:rsid w:val="00D81DF1"/>
    <w:rsid w:val="00D847E6"/>
    <w:rsid w:val="00D850BB"/>
    <w:rsid w:val="00D85B43"/>
    <w:rsid w:val="00D909B1"/>
    <w:rsid w:val="00D92AAE"/>
    <w:rsid w:val="00D93560"/>
    <w:rsid w:val="00D97987"/>
    <w:rsid w:val="00D97C5F"/>
    <w:rsid w:val="00DA120F"/>
    <w:rsid w:val="00DA2068"/>
    <w:rsid w:val="00DA370C"/>
    <w:rsid w:val="00DA79B9"/>
    <w:rsid w:val="00DB02BB"/>
    <w:rsid w:val="00DB2410"/>
    <w:rsid w:val="00DB266D"/>
    <w:rsid w:val="00DB498E"/>
    <w:rsid w:val="00DB77C0"/>
    <w:rsid w:val="00DB7FE7"/>
    <w:rsid w:val="00DC076D"/>
    <w:rsid w:val="00DC1794"/>
    <w:rsid w:val="00DC1E00"/>
    <w:rsid w:val="00DC21D4"/>
    <w:rsid w:val="00DC25A0"/>
    <w:rsid w:val="00DC271F"/>
    <w:rsid w:val="00DC3740"/>
    <w:rsid w:val="00DD1498"/>
    <w:rsid w:val="00DD7D15"/>
    <w:rsid w:val="00DE393B"/>
    <w:rsid w:val="00DE4255"/>
    <w:rsid w:val="00DE4E6D"/>
    <w:rsid w:val="00DE4EF8"/>
    <w:rsid w:val="00DE585D"/>
    <w:rsid w:val="00DE5C35"/>
    <w:rsid w:val="00DE6FD2"/>
    <w:rsid w:val="00DF5B92"/>
    <w:rsid w:val="00E00AF1"/>
    <w:rsid w:val="00E01C34"/>
    <w:rsid w:val="00E033AB"/>
    <w:rsid w:val="00E0427C"/>
    <w:rsid w:val="00E05E73"/>
    <w:rsid w:val="00E1139D"/>
    <w:rsid w:val="00E148E1"/>
    <w:rsid w:val="00E20AE7"/>
    <w:rsid w:val="00E211C6"/>
    <w:rsid w:val="00E23CA2"/>
    <w:rsid w:val="00E25B3A"/>
    <w:rsid w:val="00E30F4B"/>
    <w:rsid w:val="00E32CFB"/>
    <w:rsid w:val="00E3622E"/>
    <w:rsid w:val="00E410C7"/>
    <w:rsid w:val="00E4158D"/>
    <w:rsid w:val="00E42639"/>
    <w:rsid w:val="00E429FB"/>
    <w:rsid w:val="00E43C8A"/>
    <w:rsid w:val="00E454F4"/>
    <w:rsid w:val="00E45977"/>
    <w:rsid w:val="00E4663D"/>
    <w:rsid w:val="00E46987"/>
    <w:rsid w:val="00E5331C"/>
    <w:rsid w:val="00E608A2"/>
    <w:rsid w:val="00E61CC4"/>
    <w:rsid w:val="00E63698"/>
    <w:rsid w:val="00E657BE"/>
    <w:rsid w:val="00E665EE"/>
    <w:rsid w:val="00E66816"/>
    <w:rsid w:val="00E677F0"/>
    <w:rsid w:val="00E73D5A"/>
    <w:rsid w:val="00E74198"/>
    <w:rsid w:val="00E746DC"/>
    <w:rsid w:val="00E74E5A"/>
    <w:rsid w:val="00E756A2"/>
    <w:rsid w:val="00E7650C"/>
    <w:rsid w:val="00E80016"/>
    <w:rsid w:val="00E8005D"/>
    <w:rsid w:val="00E81BA2"/>
    <w:rsid w:val="00E84A95"/>
    <w:rsid w:val="00E8586E"/>
    <w:rsid w:val="00E85C2C"/>
    <w:rsid w:val="00E87B3D"/>
    <w:rsid w:val="00E900E2"/>
    <w:rsid w:val="00E913D4"/>
    <w:rsid w:val="00E93080"/>
    <w:rsid w:val="00E94B2A"/>
    <w:rsid w:val="00EA0502"/>
    <w:rsid w:val="00EA377F"/>
    <w:rsid w:val="00EA3C2E"/>
    <w:rsid w:val="00EA3CB8"/>
    <w:rsid w:val="00EA4EFE"/>
    <w:rsid w:val="00EA6B12"/>
    <w:rsid w:val="00EB1855"/>
    <w:rsid w:val="00EB2C7A"/>
    <w:rsid w:val="00EB2F58"/>
    <w:rsid w:val="00EC0150"/>
    <w:rsid w:val="00EC01CF"/>
    <w:rsid w:val="00EC0631"/>
    <w:rsid w:val="00EC075B"/>
    <w:rsid w:val="00EC1DC4"/>
    <w:rsid w:val="00EC317D"/>
    <w:rsid w:val="00EC5388"/>
    <w:rsid w:val="00EC6F02"/>
    <w:rsid w:val="00EC7030"/>
    <w:rsid w:val="00EC723F"/>
    <w:rsid w:val="00ED0DD8"/>
    <w:rsid w:val="00ED20F0"/>
    <w:rsid w:val="00ED360E"/>
    <w:rsid w:val="00ED3754"/>
    <w:rsid w:val="00ED3E6D"/>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175CE"/>
    <w:rsid w:val="00F2099B"/>
    <w:rsid w:val="00F20D26"/>
    <w:rsid w:val="00F220C2"/>
    <w:rsid w:val="00F2396E"/>
    <w:rsid w:val="00F242B7"/>
    <w:rsid w:val="00F244FA"/>
    <w:rsid w:val="00F246B2"/>
    <w:rsid w:val="00F25D25"/>
    <w:rsid w:val="00F30B72"/>
    <w:rsid w:val="00F315A6"/>
    <w:rsid w:val="00F368FB"/>
    <w:rsid w:val="00F36F78"/>
    <w:rsid w:val="00F41007"/>
    <w:rsid w:val="00F41E44"/>
    <w:rsid w:val="00F422B9"/>
    <w:rsid w:val="00F43603"/>
    <w:rsid w:val="00F44390"/>
    <w:rsid w:val="00F44901"/>
    <w:rsid w:val="00F44E73"/>
    <w:rsid w:val="00F476AF"/>
    <w:rsid w:val="00F50126"/>
    <w:rsid w:val="00F507C5"/>
    <w:rsid w:val="00F52944"/>
    <w:rsid w:val="00F56304"/>
    <w:rsid w:val="00F57834"/>
    <w:rsid w:val="00F57A76"/>
    <w:rsid w:val="00F60567"/>
    <w:rsid w:val="00F610AC"/>
    <w:rsid w:val="00F6421A"/>
    <w:rsid w:val="00F648D1"/>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5527"/>
    <w:rsid w:val="00F970EC"/>
    <w:rsid w:val="00FA0CD2"/>
    <w:rsid w:val="00FA1DBA"/>
    <w:rsid w:val="00FA2486"/>
    <w:rsid w:val="00FA3E6A"/>
    <w:rsid w:val="00FB3858"/>
    <w:rsid w:val="00FB44B5"/>
    <w:rsid w:val="00FB5294"/>
    <w:rsid w:val="00FB5594"/>
    <w:rsid w:val="00FC2113"/>
    <w:rsid w:val="00FC4149"/>
    <w:rsid w:val="00FC4A30"/>
    <w:rsid w:val="00FC5060"/>
    <w:rsid w:val="00FD0AA9"/>
    <w:rsid w:val="00FD12E6"/>
    <w:rsid w:val="00FD2B24"/>
    <w:rsid w:val="00FD4FA8"/>
    <w:rsid w:val="00FD69F0"/>
    <w:rsid w:val="00FD6A98"/>
    <w:rsid w:val="00FE00C3"/>
    <w:rsid w:val="00FE5081"/>
    <w:rsid w:val="00FE7973"/>
    <w:rsid w:val="00FF00FA"/>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 w:type="character" w:styleId="Hyperlink">
    <w:name w:val="Hyperlink"/>
    <w:basedOn w:val="DefaultParagraphFont"/>
    <w:uiPriority w:val="99"/>
    <w:unhideWhenUsed/>
    <w:rsid w:val="00774B98"/>
    <w:rPr>
      <w:color w:val="0563C1" w:themeColor="hyperlink"/>
      <w:u w:val="single"/>
    </w:rPr>
  </w:style>
  <w:style w:type="character" w:styleId="UnresolvedMention">
    <w:name w:val="Unresolved Mention"/>
    <w:basedOn w:val="DefaultParagraphFont"/>
    <w:uiPriority w:val="99"/>
    <w:semiHidden/>
    <w:unhideWhenUsed/>
    <w:rsid w:val="00774B98"/>
    <w:rPr>
      <w:color w:val="605E5C"/>
      <w:shd w:val="clear" w:color="auto" w:fill="E1DFDD"/>
    </w:rPr>
  </w:style>
  <w:style w:type="table" w:styleId="TableGrid">
    <w:name w:val="Table Grid"/>
    <w:basedOn w:val="TableNormal"/>
    <w:uiPriority w:val="39"/>
    <w:rsid w:val="003E12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422B9"/>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454444968">
      <w:bodyDiv w:val="1"/>
      <w:marLeft w:val="0"/>
      <w:marRight w:val="0"/>
      <w:marTop w:val="0"/>
      <w:marBottom w:val="0"/>
      <w:divBdr>
        <w:top w:val="none" w:sz="0" w:space="0" w:color="auto"/>
        <w:left w:val="none" w:sz="0" w:space="0" w:color="auto"/>
        <w:bottom w:val="none" w:sz="0" w:space="0" w:color="auto"/>
        <w:right w:val="none" w:sz="0" w:space="0" w:color="auto"/>
      </w:divBdr>
    </w:div>
    <w:div w:id="802432429">
      <w:bodyDiv w:val="1"/>
      <w:marLeft w:val="0"/>
      <w:marRight w:val="0"/>
      <w:marTop w:val="0"/>
      <w:marBottom w:val="0"/>
      <w:divBdr>
        <w:top w:val="none" w:sz="0" w:space="0" w:color="auto"/>
        <w:left w:val="none" w:sz="0" w:space="0" w:color="auto"/>
        <w:bottom w:val="none" w:sz="0" w:space="0" w:color="auto"/>
        <w:right w:val="none" w:sz="0" w:space="0" w:color="auto"/>
      </w:divBdr>
    </w:div>
    <w:div w:id="183830296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28</TotalTime>
  <Pages>37</Pages>
  <Words>24827</Words>
  <Characters>141514</Characters>
  <Application>Microsoft Office Word</Application>
  <DocSecurity>0</DocSecurity>
  <Lines>1179</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59</cp:revision>
  <dcterms:created xsi:type="dcterms:W3CDTF">2021-02-23T15:14:00Z</dcterms:created>
  <dcterms:modified xsi:type="dcterms:W3CDTF">2021-04-3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OxhMimF"/&gt;&lt;style id="http://www.zotero.org/styles/eneuro" hasBibliography="1" bibliographyStyleHasBeenSet="1"/&gt;&lt;prefs&gt;&lt;pref name="fieldType" value="Field"/&gt;&lt;/prefs&gt;&lt;/data&gt;</vt:lpwstr>
  </property>
</Properties>
</file>